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08CF33" w14:textId="7595ABE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Name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of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Journal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i/>
        </w:rPr>
        <w:t>World</w:t>
      </w:r>
      <w:r w:rsidR="00407F02" w:rsidRPr="00970FFA">
        <w:rPr>
          <w:rFonts w:ascii="Book Antiqua" w:eastAsia="Book Antiqua" w:hAnsi="Book Antiqua" w:cs="Book Antiqua"/>
          <w:i/>
        </w:rPr>
        <w:t xml:space="preserve"> </w:t>
      </w:r>
      <w:r w:rsidRPr="00970FFA">
        <w:rPr>
          <w:rFonts w:ascii="Book Antiqua" w:eastAsia="Book Antiqua" w:hAnsi="Book Antiqua" w:cs="Book Antiqua"/>
          <w:i/>
        </w:rPr>
        <w:t>Journal</w:t>
      </w:r>
      <w:r w:rsidR="00407F02" w:rsidRPr="00970FFA">
        <w:rPr>
          <w:rFonts w:ascii="Book Antiqua" w:eastAsia="Book Antiqua" w:hAnsi="Book Antiqua" w:cs="Book Antiqua"/>
          <w:i/>
        </w:rPr>
        <w:t xml:space="preserve"> </w:t>
      </w:r>
      <w:r w:rsidRPr="00970FFA">
        <w:rPr>
          <w:rFonts w:ascii="Book Antiqua" w:eastAsia="Book Antiqua" w:hAnsi="Book Antiqua" w:cs="Book Antiqua"/>
          <w:i/>
        </w:rPr>
        <w:t>of</w:t>
      </w:r>
      <w:r w:rsidR="00407F02" w:rsidRPr="00970FFA">
        <w:rPr>
          <w:rFonts w:ascii="Book Antiqua" w:eastAsia="Book Antiqua" w:hAnsi="Book Antiqua" w:cs="Book Antiqua"/>
          <w:i/>
        </w:rPr>
        <w:t xml:space="preserve"> </w:t>
      </w:r>
      <w:r w:rsidRPr="00970FFA">
        <w:rPr>
          <w:rFonts w:ascii="Book Antiqua" w:eastAsia="Book Antiqua" w:hAnsi="Book Antiqua" w:cs="Book Antiqua"/>
          <w:i/>
        </w:rPr>
        <w:t>Gastrointestinal</w:t>
      </w:r>
      <w:r w:rsidR="00407F02" w:rsidRPr="00970FFA">
        <w:rPr>
          <w:rFonts w:ascii="Book Antiqua" w:eastAsia="Book Antiqua" w:hAnsi="Book Antiqua" w:cs="Book Antiqua"/>
          <w:i/>
        </w:rPr>
        <w:t xml:space="preserve"> </w:t>
      </w:r>
      <w:r w:rsidRPr="00970FFA">
        <w:rPr>
          <w:rFonts w:ascii="Book Antiqua" w:eastAsia="Book Antiqua" w:hAnsi="Book Antiqua" w:cs="Book Antiqua"/>
          <w:i/>
        </w:rPr>
        <w:t>Oncology</w:t>
      </w:r>
    </w:p>
    <w:p w14:paraId="3401DABA" w14:textId="0A8260A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Manuscript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NO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88815</w:t>
      </w:r>
    </w:p>
    <w:p w14:paraId="4630ED82" w14:textId="750AEE4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Manuscript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Type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ORIG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TICLE</w:t>
      </w:r>
    </w:p>
    <w:p w14:paraId="5E146932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0147C41" w14:textId="5BC8426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trospective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Cohort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Study</w:t>
      </w:r>
    </w:p>
    <w:p w14:paraId="3CEFA254" w14:textId="05F0BF3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Chines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erbal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edicin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ecrease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incidenc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of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epatocellular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arcinom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i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iabete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ellitu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atient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ith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regular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insuli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anagement</w:t>
      </w:r>
    </w:p>
    <w:p w14:paraId="50334CC0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B145297" w14:textId="7C0B949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L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l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</w:p>
    <w:p w14:paraId="35B159D3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FCFCDDD" w14:textId="04A5A5B5" w:rsidR="00A77B3E" w:rsidRPr="00970FFA" w:rsidRDefault="001A373D" w:rsidP="0082435A">
      <w:pPr>
        <w:spacing w:line="360" w:lineRule="auto"/>
        <w:jc w:val="both"/>
        <w:rPr>
          <w:rFonts w:ascii="Book Antiqua" w:hAnsi="Book Antiqua"/>
          <w:lang w:val="de-AT"/>
        </w:rPr>
      </w:pPr>
      <w:r w:rsidRPr="00970FFA">
        <w:rPr>
          <w:rFonts w:ascii="Book Antiqua" w:eastAsia="Book Antiqua" w:hAnsi="Book Antiqua" w:cs="Book Antiqua"/>
          <w:lang w:val="de-AT"/>
        </w:rPr>
        <w:t>Hsiang-Chun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Lai,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Ju-Chien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Cheng,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Hei-Tung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Yip,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Long-Bin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Jeng,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Sheng-Teng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lang w:val="de-AT"/>
        </w:rPr>
        <w:t>Huang</w:t>
      </w:r>
    </w:p>
    <w:p w14:paraId="12198BCD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  <w:lang w:val="de-AT"/>
        </w:rPr>
      </w:pPr>
    </w:p>
    <w:p w14:paraId="7914FC54" w14:textId="415E2B9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Hsiang-Chu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ai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Gradu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titu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ho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lle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32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35211FF2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2D36373" w14:textId="508491D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Ju-Chie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g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Depar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bora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i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otechn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129B1922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31FE579" w14:textId="1754DE6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Hei-Tu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ip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Manag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fi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32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59B32EAB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4A123C8C" w14:textId="734C8F5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Long-Bi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eng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Org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plant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nt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4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38A9AC50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04450A7" w14:textId="61359D0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Sheng-Te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uang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Depar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</w:t>
      </w:r>
      <w:r w:rsidR="00680B76" w:rsidRPr="00970FFA">
        <w:rPr>
          <w:rFonts w:ascii="Book Antiqua" w:eastAsia="PMingLiU" w:hAnsi="Book Antiqua" w:cs="Book Antiqua"/>
          <w:lang w:eastAsia="zh-TW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680B76" w:rsidRPr="00970FFA">
        <w:rPr>
          <w:rFonts w:ascii="Book Antiqua" w:hAnsi="Book Antiqua"/>
        </w:rPr>
        <w:t>School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Chinese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Medicine,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China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Medical</w:t>
      </w:r>
      <w:r w:rsidR="00407F02" w:rsidRPr="00970FFA">
        <w:rPr>
          <w:rFonts w:ascii="Book Antiqua" w:hAnsi="Book Antiqua"/>
        </w:rPr>
        <w:t xml:space="preserve"> </w:t>
      </w:r>
      <w:r w:rsidR="00680B76" w:rsidRPr="00970FFA">
        <w:rPr>
          <w:rFonts w:ascii="Book Antiqua" w:hAnsi="Book Antiqua"/>
        </w:rPr>
        <w:t>University,</w:t>
      </w:r>
      <w:r w:rsidR="00407F02" w:rsidRPr="00970FFA">
        <w:rPr>
          <w:rFonts w:ascii="Book Antiqua" w:eastAsia="PMingLiU" w:hAnsi="Book Antiqua"/>
          <w:lang w:eastAsia="zh-TW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4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37D6FD78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4DC6C686" w14:textId="06C163B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Author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ontributions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L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ceptualiz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hod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ri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-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ig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af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ourc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lid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diting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i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H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ftwa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sualization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ourc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ervis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diting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hod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riting-review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ditin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j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ministr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quisition.</w:t>
      </w:r>
    </w:p>
    <w:p w14:paraId="5DBAEC07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6FDB137" w14:textId="6A0C481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Supporte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y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i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chn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unci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SC112-2320-B-039-045-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bookmarkStart w:id="0" w:name="_Hlk157666031"/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bookmarkStart w:id="1" w:name="_Hlk157665985"/>
      <w:r w:rsidRPr="00970FFA">
        <w:rPr>
          <w:rFonts w:ascii="Book Antiqua" w:eastAsia="Book Antiqua" w:hAnsi="Book Antiqua" w:cs="Book Antiqua"/>
        </w:rPr>
        <w:t>DMR-111-013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R-111-195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R-112-00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R-112-177</w:t>
      </w:r>
      <w:bookmarkEnd w:id="1"/>
      <w:r w:rsidRPr="00970FFA">
        <w:rPr>
          <w:rFonts w:ascii="Book Antiqua" w:eastAsia="Book Antiqua" w:hAnsi="Book Antiqua" w:cs="Book Antiqua"/>
        </w:rPr>
        <w:t>;</w:t>
      </w:r>
      <w:bookmarkEnd w:id="0"/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par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nist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lfa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HW-112-CMC-03.</w:t>
      </w:r>
    </w:p>
    <w:p w14:paraId="2D8481AB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4F6F4C2B" w14:textId="2963A80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Correspondi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uthor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heng-Te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uang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D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hD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octor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rofessor,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Depar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Medic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eastAsia="Book Antiqua" w:hAnsi="Book Antiqua" w:cs="Book Antiqua"/>
        </w:rPr>
        <w:t>Hospital</w:t>
      </w:r>
      <w:r w:rsidR="00277412" w:rsidRPr="00970FFA">
        <w:rPr>
          <w:rFonts w:ascii="Book Antiqua" w:eastAsia="PMingLiU" w:hAnsi="Book Antiqua" w:cs="Book Antiqua"/>
          <w:lang w:eastAsia="zh-TW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77412" w:rsidRPr="00970FFA">
        <w:rPr>
          <w:rFonts w:ascii="Book Antiqua" w:hAnsi="Book Antiqua"/>
        </w:rPr>
        <w:t>School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Chinese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Medicine,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China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Medical</w:t>
      </w:r>
      <w:r w:rsidR="00407F02" w:rsidRPr="00970FFA">
        <w:rPr>
          <w:rFonts w:ascii="Book Antiqua" w:hAnsi="Book Antiqua"/>
        </w:rPr>
        <w:t xml:space="preserve"> </w:t>
      </w:r>
      <w:r w:rsidR="00277412" w:rsidRPr="00970FFA">
        <w:rPr>
          <w:rFonts w:ascii="Book Antiqua" w:hAnsi="Book Antiqua"/>
        </w:rPr>
        <w:t>Universit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a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r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tric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ch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44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g.teng@yahoo.com</w:t>
      </w:r>
    </w:p>
    <w:p w14:paraId="7BC9FFA9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0F61E1C5" w14:textId="0759E63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Received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Octo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3</w:t>
      </w:r>
    </w:p>
    <w:p w14:paraId="391F0148" w14:textId="0B5E44C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Revised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Dece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3</w:t>
      </w:r>
    </w:p>
    <w:p w14:paraId="75810244" w14:textId="18A5D2A2" w:rsidR="00A77B3E" w:rsidRPr="00970FFA" w:rsidRDefault="001A373D" w:rsidP="0034448B">
      <w:pPr>
        <w:spacing w:line="360" w:lineRule="auto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Accepted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bookmarkStart w:id="2" w:name="OLE_LINK1198"/>
      <w:bookmarkStart w:id="3" w:name="OLE_LINK1199"/>
      <w:bookmarkStart w:id="4" w:name="OLE_LINK1218"/>
      <w:bookmarkStart w:id="5" w:name="OLE_LINK1222"/>
      <w:bookmarkStart w:id="6" w:name="OLE_LINK1223"/>
      <w:bookmarkStart w:id="7" w:name="OLE_LINK1224"/>
      <w:bookmarkStart w:id="8" w:name="OLE_LINK1227"/>
      <w:bookmarkStart w:id="9" w:name="OLE_LINK1231"/>
      <w:bookmarkStart w:id="10" w:name="OLE_LINK1242"/>
      <w:bookmarkStart w:id="11" w:name="OLE_LINK1246"/>
      <w:bookmarkStart w:id="12" w:name="OLE_LINK6798"/>
      <w:bookmarkStart w:id="13" w:name="OLE_LINK6803"/>
      <w:bookmarkStart w:id="14" w:name="OLE_LINK6812"/>
      <w:bookmarkStart w:id="15" w:name="OLE_LINK6816"/>
      <w:bookmarkStart w:id="16" w:name="OLE_LINK6827"/>
      <w:bookmarkStart w:id="17" w:name="OLE_LINK6830"/>
      <w:bookmarkStart w:id="18" w:name="OLE_LINK6834"/>
      <w:bookmarkStart w:id="19" w:name="OLE_LINK7116"/>
      <w:bookmarkStart w:id="20" w:name="OLE_LINK7119"/>
      <w:bookmarkStart w:id="21" w:name="OLE_LINK7122"/>
      <w:bookmarkStart w:id="22" w:name="OLE_LINK7125"/>
      <w:bookmarkStart w:id="23" w:name="OLE_LINK7126"/>
      <w:bookmarkStart w:id="24" w:name="OLE_LINK7127"/>
      <w:bookmarkStart w:id="25" w:name="OLE_LINK7130"/>
      <w:bookmarkStart w:id="26" w:name="OLE_LINK7133"/>
      <w:bookmarkStart w:id="27" w:name="OLE_LINK7140"/>
      <w:bookmarkStart w:id="28" w:name="OLE_LINK7141"/>
      <w:bookmarkStart w:id="29" w:name="OLE_LINK7145"/>
      <w:bookmarkStart w:id="30" w:name="OLE_LINK7150"/>
      <w:bookmarkStart w:id="31" w:name="OLE_LINK7153"/>
      <w:bookmarkStart w:id="32" w:name="OLE_LINK7158"/>
      <w:bookmarkStart w:id="33" w:name="OLE_LINK7167"/>
      <w:bookmarkStart w:id="34" w:name="OLE_LINK7173"/>
      <w:bookmarkStart w:id="35" w:name="OLE_LINK7212"/>
      <w:bookmarkStart w:id="36" w:name="OLE_LINK7213"/>
      <w:bookmarkStart w:id="37" w:name="OLE_LINK7214"/>
      <w:bookmarkStart w:id="38" w:name="OLE_LINK7215"/>
      <w:bookmarkStart w:id="39" w:name="OLE_LINK7223"/>
      <w:bookmarkStart w:id="40" w:name="OLE_LINK7228"/>
      <w:bookmarkStart w:id="41" w:name="OLE_LINK7235"/>
      <w:bookmarkStart w:id="42" w:name="OLE_LINK7236"/>
      <w:bookmarkStart w:id="43" w:name="OLE_LINK7237"/>
      <w:bookmarkStart w:id="44" w:name="OLE_LINK7240"/>
      <w:bookmarkStart w:id="45" w:name="OLE_LINK7243"/>
      <w:bookmarkStart w:id="46" w:name="OLE_LINK7250"/>
      <w:bookmarkStart w:id="47" w:name="OLE_LINK7253"/>
      <w:bookmarkStart w:id="48" w:name="OLE_LINK7513"/>
      <w:bookmarkStart w:id="49" w:name="OLE_LINK7515"/>
      <w:bookmarkStart w:id="50" w:name="OLE_LINK7522"/>
      <w:bookmarkStart w:id="51" w:name="OLE_LINK7527"/>
      <w:bookmarkStart w:id="52" w:name="OLE_LINK7530"/>
      <w:bookmarkStart w:id="53" w:name="OLE_LINK7547"/>
      <w:bookmarkStart w:id="54" w:name="OLE_LINK7550"/>
      <w:bookmarkStart w:id="55" w:name="OLE_LINK7555"/>
      <w:bookmarkStart w:id="56" w:name="OLE_LINK7559"/>
      <w:bookmarkStart w:id="57" w:name="OLE_LINK7561"/>
      <w:bookmarkStart w:id="58" w:name="OLE_LINK7608"/>
      <w:bookmarkStart w:id="59" w:name="OLE_LINK7611"/>
      <w:bookmarkStart w:id="60" w:name="OLE_LINK7616"/>
      <w:bookmarkStart w:id="61" w:name="OLE_LINK7625"/>
      <w:bookmarkStart w:id="62" w:name="OLE_LINK7628"/>
      <w:bookmarkStart w:id="63" w:name="OLE_LINK7629"/>
      <w:bookmarkStart w:id="64" w:name="OLE_LINK7633"/>
      <w:bookmarkStart w:id="65" w:name="OLE_LINK7641"/>
      <w:bookmarkStart w:id="66" w:name="OLE_LINK7568"/>
      <w:bookmarkStart w:id="67" w:name="OLE_LINK7569"/>
      <w:bookmarkStart w:id="68" w:name="OLE_LINK7571"/>
      <w:bookmarkStart w:id="69" w:name="OLE_LINK7574"/>
      <w:bookmarkStart w:id="70" w:name="OLE_LINK7577"/>
      <w:bookmarkStart w:id="71" w:name="OLE_LINK7578"/>
      <w:bookmarkStart w:id="72" w:name="OLE_LINK7583"/>
      <w:bookmarkStart w:id="73" w:name="OLE_LINK7587"/>
      <w:bookmarkStart w:id="74" w:name="OLE_LINK7597"/>
      <w:bookmarkStart w:id="75" w:name="OLE_LINK7602"/>
      <w:bookmarkStart w:id="76" w:name="OLE_LINK7605"/>
      <w:bookmarkStart w:id="77" w:name="OLE_LINK7606"/>
      <w:bookmarkStart w:id="78" w:name="OLE_LINK7610"/>
      <w:bookmarkStart w:id="79" w:name="OLE_LINK7617"/>
      <w:bookmarkStart w:id="80" w:name="OLE_LINK7620"/>
      <w:bookmarkStart w:id="81" w:name="OLE_LINK7635"/>
      <w:bookmarkStart w:id="82" w:name="OLE_LINK7649"/>
      <w:bookmarkStart w:id="83" w:name="OLE_LINK7652"/>
      <w:bookmarkStart w:id="84" w:name="OLE_LINK7655"/>
      <w:bookmarkStart w:id="85" w:name="OLE_LINK7665"/>
      <w:bookmarkStart w:id="86" w:name="OLE_LINK7684"/>
      <w:bookmarkStart w:id="87" w:name="OLE_LINK7687"/>
      <w:bookmarkStart w:id="88" w:name="OLE_LINK7690"/>
      <w:bookmarkStart w:id="89" w:name="OLE_LINK7691"/>
      <w:bookmarkStart w:id="90" w:name="OLE_LINK7695"/>
      <w:bookmarkStart w:id="91" w:name="OLE_LINK7699"/>
      <w:bookmarkStart w:id="92" w:name="OLE_LINK7703"/>
      <w:bookmarkStart w:id="93" w:name="OLE_LINK7706"/>
      <w:bookmarkStart w:id="94" w:name="OLE_LINK7709"/>
      <w:bookmarkStart w:id="95" w:name="OLE_LINK7710"/>
      <w:bookmarkStart w:id="96" w:name="OLE_LINK7711"/>
      <w:bookmarkStart w:id="97" w:name="OLE_LINK7712"/>
      <w:bookmarkStart w:id="98" w:name="OLE_LINK7718"/>
      <w:bookmarkStart w:id="99" w:name="OLE_LINK7721"/>
      <w:bookmarkStart w:id="100" w:name="OLE_LINK7722"/>
      <w:bookmarkStart w:id="101" w:name="OLE_LINK7730"/>
      <w:bookmarkStart w:id="102" w:name="OLE_LINK7734"/>
      <w:bookmarkStart w:id="103" w:name="OLE_LINK7735"/>
      <w:bookmarkStart w:id="104" w:name="OLE_LINK7736"/>
      <w:bookmarkStart w:id="105" w:name="OLE_LINK7737"/>
      <w:bookmarkStart w:id="106" w:name="OLE_LINK7738"/>
      <w:bookmarkStart w:id="107" w:name="OLE_LINK7796"/>
      <w:bookmarkStart w:id="108" w:name="OLE_LINK7799"/>
      <w:bookmarkStart w:id="109" w:name="OLE_LINK7809"/>
      <w:bookmarkStart w:id="110" w:name="OLE_LINK7813"/>
      <w:bookmarkStart w:id="111" w:name="OLE_LINK7820"/>
      <w:bookmarkStart w:id="112" w:name="OLE_LINK7836"/>
      <w:bookmarkStart w:id="113" w:name="OLE_LINK7837"/>
      <w:bookmarkStart w:id="114" w:name="OLE_LINK7838"/>
      <w:bookmarkStart w:id="115" w:name="OLE_LINK7839"/>
      <w:bookmarkStart w:id="116" w:name="OLE_LINK7843"/>
      <w:bookmarkStart w:id="117" w:name="OLE_LINK7846"/>
      <w:bookmarkStart w:id="118" w:name="OLE_LINK7867"/>
      <w:bookmarkStart w:id="119" w:name="OLE_LINK7873"/>
      <w:bookmarkStart w:id="120" w:name="OLE_LINK7876"/>
      <w:bookmarkStart w:id="121" w:name="OLE_LINK7879"/>
      <w:bookmarkStart w:id="122" w:name="OLE_LINK7882"/>
      <w:bookmarkStart w:id="123" w:name="OLE_LINK7885"/>
      <w:bookmarkStart w:id="124" w:name="OLE_LINK7894"/>
      <w:bookmarkStart w:id="125" w:name="OLE_LINK7895"/>
      <w:bookmarkStart w:id="126" w:name="OLE_LINK7896"/>
      <w:bookmarkStart w:id="127" w:name="OLE_LINK7897"/>
      <w:bookmarkStart w:id="128" w:name="OLE_LINK7903"/>
      <w:bookmarkStart w:id="129" w:name="OLE_LINK7910"/>
      <w:bookmarkStart w:id="130" w:name="OLE_LINK7977"/>
      <w:bookmarkStart w:id="131" w:name="OLE_LINK7979"/>
      <w:bookmarkStart w:id="132" w:name="OLE_LINK7983"/>
      <w:bookmarkStart w:id="133" w:name="OLE_LINK7984"/>
      <w:bookmarkStart w:id="134" w:name="OLE_LINK7985"/>
      <w:bookmarkStart w:id="135" w:name="OLE_LINK1"/>
      <w:bookmarkStart w:id="136" w:name="OLE_LINK4"/>
      <w:bookmarkStart w:id="137" w:name="OLE_LINK7"/>
      <w:bookmarkStart w:id="138" w:name="OLE_LINK10"/>
      <w:bookmarkStart w:id="139" w:name="OLE_LINK14"/>
      <w:bookmarkStart w:id="140" w:name="OLE_LINK17"/>
      <w:bookmarkStart w:id="141" w:name="OLE_LINK11"/>
      <w:bookmarkStart w:id="142" w:name="OLE_LINK20"/>
      <w:bookmarkStart w:id="143" w:name="OLE_LINK29"/>
      <w:bookmarkStart w:id="144" w:name="OLE_LINK34"/>
      <w:bookmarkStart w:id="145" w:name="OLE_LINK37"/>
      <w:bookmarkStart w:id="146" w:name="OLE_LINK40"/>
      <w:bookmarkStart w:id="147" w:name="OLE_LINK41"/>
      <w:bookmarkStart w:id="148" w:name="OLE_LINK46"/>
      <w:bookmarkStart w:id="149" w:name="OLE_LINK49"/>
      <w:bookmarkStart w:id="150" w:name="OLE_LINK54"/>
      <w:bookmarkStart w:id="151" w:name="OLE_LINK57"/>
      <w:bookmarkStart w:id="152" w:name="OLE_LINK60"/>
      <w:bookmarkStart w:id="153" w:name="OLE_LINK65"/>
      <w:bookmarkStart w:id="154" w:name="OLE_LINK72"/>
      <w:bookmarkStart w:id="155" w:name="OLE_LINK75"/>
      <w:bookmarkStart w:id="156" w:name="OLE_LINK82"/>
      <w:bookmarkStart w:id="157" w:name="OLE_LINK84"/>
      <w:bookmarkStart w:id="158" w:name="OLE_LINK87"/>
      <w:bookmarkStart w:id="159" w:name="OLE_LINK100"/>
      <w:bookmarkStart w:id="160" w:name="OLE_LINK103"/>
      <w:bookmarkStart w:id="161" w:name="OLE_LINK108"/>
      <w:bookmarkStart w:id="162" w:name="OLE_LINK174"/>
      <w:bookmarkStart w:id="163" w:name="OLE_LINK177"/>
      <w:bookmarkStart w:id="164" w:name="OLE_LINK184"/>
      <w:bookmarkStart w:id="165" w:name="OLE_LINK187"/>
      <w:bookmarkStart w:id="166" w:name="OLE_LINK192"/>
      <w:bookmarkStart w:id="167" w:name="OLE_LINK197"/>
      <w:bookmarkStart w:id="168" w:name="OLE_LINK200"/>
      <w:bookmarkStart w:id="169" w:name="OLE_LINK203"/>
      <w:bookmarkStart w:id="170" w:name="OLE_LINK208"/>
      <w:bookmarkStart w:id="171" w:name="OLE_LINK216"/>
      <w:bookmarkStart w:id="172" w:name="OLE_LINK219"/>
      <w:bookmarkStart w:id="173" w:name="OLE_LINK220"/>
      <w:bookmarkStart w:id="174" w:name="OLE_LINK226"/>
      <w:bookmarkStart w:id="175" w:name="OLE_LINK229"/>
      <w:bookmarkStart w:id="176" w:name="OLE_LINK233"/>
      <w:bookmarkStart w:id="177" w:name="OLE_LINK236"/>
      <w:bookmarkStart w:id="178" w:name="OLE_LINK241"/>
      <w:bookmarkStart w:id="179" w:name="OLE_LINK1310"/>
      <w:bookmarkStart w:id="180" w:name="OLE_LINK1318"/>
      <w:bookmarkStart w:id="181" w:name="OLE_LINK1324"/>
      <w:bookmarkStart w:id="182" w:name="OLE_LINK1325"/>
      <w:bookmarkStart w:id="183" w:name="OLE_LINK1326"/>
      <w:bookmarkStart w:id="184" w:name="OLE_LINK6"/>
      <w:bookmarkStart w:id="185" w:name="OLE_LINK12"/>
      <w:bookmarkStart w:id="186" w:name="OLE_LINK19"/>
      <w:bookmarkStart w:id="187" w:name="OLE_LINK26"/>
      <w:bookmarkStart w:id="188" w:name="OLE_LINK30"/>
      <w:bookmarkStart w:id="189" w:name="OLE_LINK36"/>
      <w:bookmarkStart w:id="190" w:name="OLE_LINK42"/>
      <w:bookmarkStart w:id="191" w:name="OLE_LINK51"/>
      <w:bookmarkStart w:id="192" w:name="OLE_LINK61"/>
      <w:bookmarkStart w:id="193" w:name="OLE_LINK66"/>
      <w:bookmarkStart w:id="194" w:name="OLE_LINK74"/>
      <w:bookmarkStart w:id="195" w:name="OLE_LINK78"/>
      <w:bookmarkStart w:id="196" w:name="OLE_LINK1219"/>
      <w:bookmarkStart w:id="197" w:name="OLE_LINK1220"/>
      <w:bookmarkStart w:id="198" w:name="OLE_LINK1232"/>
      <w:bookmarkStart w:id="199" w:name="OLE_LINK1233"/>
      <w:bookmarkStart w:id="200" w:name="OLE_LINK1236"/>
      <w:bookmarkStart w:id="201" w:name="OLE_LINK1241"/>
      <w:bookmarkStart w:id="202" w:name="OLE_LINK1247"/>
      <w:bookmarkStart w:id="203" w:name="OLE_LINK1255"/>
      <w:bookmarkStart w:id="204" w:name="OLE_LINK1261"/>
      <w:bookmarkStart w:id="205" w:name="OLE_LINK1267"/>
      <w:bookmarkStart w:id="206" w:name="OLE_LINK1269"/>
      <w:bookmarkStart w:id="207" w:name="OLE_LINK1272"/>
      <w:bookmarkStart w:id="208" w:name="OLE_LINK1282"/>
      <w:bookmarkStart w:id="209" w:name="OLE_LINK1286"/>
      <w:bookmarkStart w:id="210" w:name="OLE_LINK1290"/>
      <w:bookmarkStart w:id="211" w:name="OLE_LINK1291"/>
      <w:bookmarkStart w:id="212" w:name="OLE_LINK1295"/>
      <w:bookmarkStart w:id="213" w:name="OLE_LINK1299"/>
      <w:bookmarkStart w:id="214" w:name="OLE_LINK1303"/>
      <w:bookmarkStart w:id="215" w:name="OLE_LINK1307"/>
      <w:bookmarkStart w:id="216" w:name="OLE_LINK1311"/>
      <w:bookmarkStart w:id="217" w:name="OLE_LINK1327"/>
      <w:bookmarkStart w:id="218" w:name="OLE_LINK1334"/>
      <w:bookmarkStart w:id="219" w:name="OLE_LINK1340"/>
      <w:bookmarkStart w:id="220" w:name="OLE_LINK1342"/>
      <w:bookmarkStart w:id="221" w:name="OLE_LINK1346"/>
      <w:bookmarkStart w:id="222" w:name="OLE_LINK1352"/>
      <w:bookmarkStart w:id="223" w:name="OLE_LINK3"/>
      <w:bookmarkStart w:id="224" w:name="OLE_LINK15"/>
      <w:bookmarkStart w:id="225" w:name="OLE_LINK23"/>
      <w:bookmarkStart w:id="226" w:name="OLE_LINK21"/>
      <w:bookmarkStart w:id="227" w:name="OLE_LINK1225"/>
      <w:bookmarkStart w:id="228" w:name="OLE_LINK1237"/>
      <w:bookmarkStart w:id="229" w:name="OLE_LINK1244"/>
      <w:bookmarkStart w:id="230" w:name="OLE_LINK1250"/>
      <w:bookmarkStart w:id="231" w:name="OLE_LINK1251"/>
      <w:bookmarkStart w:id="232" w:name="OLE_LINK1256"/>
      <w:bookmarkStart w:id="233" w:name="OLE_LINK1262"/>
      <w:bookmarkStart w:id="234" w:name="OLE_LINK1273"/>
      <w:bookmarkStart w:id="235" w:name="OLE_LINK1276"/>
      <w:bookmarkStart w:id="236" w:name="OLE_LINK1283"/>
      <w:bookmarkStart w:id="237" w:name="OLE_LINK1292"/>
      <w:bookmarkStart w:id="238" w:name="OLE_LINK1297"/>
      <w:bookmarkStart w:id="239" w:name="OLE_LINK1301"/>
      <w:bookmarkStart w:id="240" w:name="OLE_LINK1305"/>
      <w:bookmarkStart w:id="241" w:name="OLE_LINK1312"/>
      <w:bookmarkStart w:id="242" w:name="OLE_LINK1315"/>
      <w:bookmarkStart w:id="243" w:name="OLE_LINK1319"/>
      <w:bookmarkStart w:id="244" w:name="OLE_LINK1322"/>
      <w:bookmarkStart w:id="245" w:name="OLE_LINK7224"/>
      <w:bookmarkStart w:id="246" w:name="OLE_LINK7229"/>
      <w:bookmarkStart w:id="247" w:name="OLE_LINK7234"/>
      <w:bookmarkStart w:id="248" w:name="OLE_LINK7241"/>
      <w:bookmarkStart w:id="249" w:name="OLE_LINK7244"/>
      <w:bookmarkStart w:id="250" w:name="OLE_LINK7259"/>
      <w:bookmarkStart w:id="251" w:name="OLE_LINK7264"/>
      <w:bookmarkStart w:id="252" w:name="OLE_LINK7268"/>
      <w:bookmarkStart w:id="253" w:name="OLE_LINK7274"/>
      <w:bookmarkStart w:id="254" w:name="OLE_LINK7279"/>
      <w:bookmarkStart w:id="255" w:name="OLE_LINK7288"/>
      <w:bookmarkStart w:id="256" w:name="OLE_LINK7290"/>
      <w:bookmarkStart w:id="257" w:name="OLE_LINK7295"/>
      <w:bookmarkStart w:id="258" w:name="OLE_LINK7300"/>
      <w:bookmarkStart w:id="259" w:name="OLE_LINK7301"/>
      <w:bookmarkStart w:id="260" w:name="OLE_LINK7302"/>
      <w:bookmarkStart w:id="261" w:name="OLE_LINK7305"/>
      <w:bookmarkStart w:id="262" w:name="OLE_LINK7308"/>
      <w:bookmarkStart w:id="263" w:name="OLE_LINK7618"/>
      <w:bookmarkStart w:id="264" w:name="OLE_LINK7623"/>
      <w:bookmarkStart w:id="265" w:name="OLE_LINK7630"/>
      <w:bookmarkStart w:id="266" w:name="OLE_LINK7639"/>
      <w:bookmarkStart w:id="267" w:name="OLE_LINK7644"/>
      <w:bookmarkStart w:id="268" w:name="OLE_LINK7650"/>
      <w:bookmarkStart w:id="269" w:name="OLE_LINK7654"/>
      <w:bookmarkStart w:id="270" w:name="OLE_LINK7666"/>
      <w:bookmarkStart w:id="271" w:name="OLE_LINK7670"/>
      <w:bookmarkStart w:id="272" w:name="OLE_LINK7675"/>
      <w:bookmarkStart w:id="273" w:name="OLE_LINK7681"/>
      <w:bookmarkStart w:id="274" w:name="OLE_LINK7682"/>
      <w:bookmarkStart w:id="275" w:name="OLE_LINK7688"/>
      <w:bookmarkStart w:id="276" w:name="OLE_LINK7693"/>
      <w:bookmarkStart w:id="277" w:name="OLE_LINK7700"/>
      <w:bookmarkStart w:id="278" w:name="OLE_LINK7724"/>
      <w:bookmarkStart w:id="279" w:name="OLE_LINK7727"/>
      <w:bookmarkStart w:id="280" w:name="OLE_LINK7732"/>
      <w:bookmarkStart w:id="281" w:name="OLE_LINK7744"/>
      <w:bookmarkStart w:id="282" w:name="OLE_LINK7753"/>
      <w:bookmarkStart w:id="283" w:name="OLE_LINK7761"/>
      <w:bookmarkStart w:id="284" w:name="OLE_LINK7765"/>
      <w:bookmarkStart w:id="285" w:name="OLE_LINK7769"/>
      <w:bookmarkStart w:id="286" w:name="OLE_LINK7772"/>
      <w:bookmarkStart w:id="287" w:name="OLE_LINK7775"/>
      <w:bookmarkStart w:id="288" w:name="OLE_LINK7779"/>
      <w:bookmarkStart w:id="289" w:name="OLE_LINK7785"/>
      <w:bookmarkStart w:id="290" w:name="OLE_LINK7788"/>
      <w:bookmarkStart w:id="291" w:name="OLE_LINK7791"/>
      <w:bookmarkStart w:id="292" w:name="OLE_LINK7794"/>
      <w:bookmarkStart w:id="293" w:name="OLE_LINK7800"/>
      <w:bookmarkStart w:id="294" w:name="OLE_LINK7803"/>
      <w:bookmarkStart w:id="295" w:name="OLE_LINK7806"/>
      <w:bookmarkStart w:id="296" w:name="OLE_LINK7810"/>
      <w:bookmarkStart w:id="297" w:name="OLE_LINK7811"/>
      <w:bookmarkStart w:id="298" w:name="OLE_LINK7815"/>
      <w:bookmarkStart w:id="299" w:name="OLE_LINK7238"/>
      <w:bookmarkStart w:id="300" w:name="OLE_LINK7245"/>
      <w:bookmarkStart w:id="301" w:name="OLE_LINK7254"/>
      <w:bookmarkStart w:id="302" w:name="OLE_LINK7260"/>
      <w:bookmarkStart w:id="303" w:name="OLE_LINK7263"/>
      <w:bookmarkStart w:id="304" w:name="OLE_LINK7265"/>
      <w:bookmarkStart w:id="305" w:name="OLE_LINK7266"/>
      <w:bookmarkStart w:id="306" w:name="OLE_LINK7272"/>
      <w:bookmarkStart w:id="307" w:name="OLE_LINK7282"/>
      <w:bookmarkStart w:id="308" w:name="OLE_LINK7287"/>
      <w:bookmarkStart w:id="309" w:name="OLE_LINK7292"/>
      <w:bookmarkStart w:id="310" w:name="OLE_LINK7296"/>
      <w:bookmarkStart w:id="311" w:name="OLE_LINK7303"/>
      <w:bookmarkStart w:id="312" w:name="OLE_LINK7307"/>
      <w:bookmarkStart w:id="313" w:name="OLE_LINK7313"/>
      <w:bookmarkStart w:id="314" w:name="OLE_LINK7317"/>
      <w:bookmarkStart w:id="315" w:name="OLE_LINK7322"/>
      <w:bookmarkStart w:id="316" w:name="OLE_LINK7326"/>
      <w:bookmarkStart w:id="317" w:name="OLE_LINK7376"/>
      <w:bookmarkStart w:id="318" w:name="OLE_LINK7379"/>
      <w:bookmarkStart w:id="319" w:name="OLE_LINK7383"/>
      <w:bookmarkStart w:id="320" w:name="OLE_LINK7386"/>
      <w:bookmarkStart w:id="321" w:name="OLE_LINK7389"/>
      <w:bookmarkStart w:id="322" w:name="OLE_LINK7394"/>
      <w:bookmarkStart w:id="323" w:name="OLE_LINK7403"/>
      <w:bookmarkStart w:id="324" w:name="OLE_LINK7422"/>
      <w:bookmarkStart w:id="325" w:name="OLE_LINK7426"/>
      <w:bookmarkStart w:id="326" w:name="OLE_LINK7432"/>
      <w:bookmarkStart w:id="327" w:name="OLE_LINK7440"/>
      <w:bookmarkStart w:id="328" w:name="OLE_LINK7523"/>
      <w:bookmarkStart w:id="329" w:name="OLE_LINK7526"/>
      <w:bookmarkStart w:id="330" w:name="OLE_LINK7533"/>
      <w:bookmarkStart w:id="331" w:name="OLE_LINK7534"/>
      <w:bookmarkStart w:id="332" w:name="OLE_LINK7538"/>
      <w:bookmarkStart w:id="333" w:name="OLE_LINK7548"/>
      <w:bookmarkStart w:id="334" w:name="OLE_LINK7552"/>
      <w:bookmarkStart w:id="335" w:name="OLE_LINK7562"/>
      <w:bookmarkStart w:id="336" w:name="OLE_LINK7572"/>
      <w:bookmarkStart w:id="337" w:name="OLE_LINK7573"/>
      <w:bookmarkStart w:id="338" w:name="OLE_LINK7579"/>
      <w:bookmarkStart w:id="339" w:name="OLE_LINK7588"/>
      <w:bookmarkStart w:id="340" w:name="OLE_LINK7593"/>
      <w:bookmarkStart w:id="341" w:name="OLE_LINK7619"/>
      <w:bookmarkStart w:id="342" w:name="OLE_LINK7631"/>
      <w:bookmarkStart w:id="343" w:name="OLE_LINK7642"/>
      <w:bookmarkStart w:id="344" w:name="OLE_LINK7646"/>
      <w:bookmarkStart w:id="345" w:name="OLE_LINK7648"/>
      <w:bookmarkStart w:id="346" w:name="OLE_LINK7658"/>
      <w:bookmarkStart w:id="347" w:name="OLE_LINK7739"/>
      <w:bookmarkStart w:id="348" w:name="OLE_LINK7743"/>
      <w:bookmarkStart w:id="349" w:name="OLE_LINK7749"/>
      <w:bookmarkStart w:id="350" w:name="OLE_LINK7756"/>
      <w:bookmarkStart w:id="351" w:name="OLE_LINK7786"/>
      <w:bookmarkStart w:id="352" w:name="OLE_LINK7793"/>
      <w:bookmarkStart w:id="353" w:name="OLE_LINK7801"/>
      <w:bookmarkStart w:id="354" w:name="OLE_LINK7805"/>
      <w:bookmarkStart w:id="355" w:name="OLE_LINK7814"/>
      <w:bookmarkStart w:id="356" w:name="OLE_LINK7818"/>
      <w:bookmarkStart w:id="357" w:name="OLE_LINK7822"/>
      <w:bookmarkStart w:id="358" w:name="OLE_LINK7825"/>
      <w:bookmarkStart w:id="359" w:name="OLE_LINK7834"/>
      <w:bookmarkStart w:id="360" w:name="OLE_LINK7840"/>
      <w:bookmarkStart w:id="361" w:name="OLE_LINK7844"/>
      <w:bookmarkStart w:id="362" w:name="OLE_LINK7850"/>
      <w:bookmarkStart w:id="363" w:name="OLE_LINK7853"/>
      <w:bookmarkStart w:id="364" w:name="OLE_LINK7858"/>
      <w:bookmarkStart w:id="365" w:name="OLE_LINK7862"/>
      <w:bookmarkStart w:id="366" w:name="OLE_LINK7863"/>
      <w:bookmarkStart w:id="367" w:name="OLE_LINK7864"/>
      <w:bookmarkStart w:id="368" w:name="OLE_LINK7871"/>
      <w:bookmarkStart w:id="369" w:name="OLE_LINK7877"/>
      <w:bookmarkStart w:id="370" w:name="OLE_LINK7883"/>
      <w:bookmarkStart w:id="371" w:name="OLE_LINK7888"/>
      <w:bookmarkStart w:id="372" w:name="OLE_LINK7898"/>
      <w:bookmarkStart w:id="373" w:name="OLE_LINK7901"/>
      <w:bookmarkStart w:id="374" w:name="OLE_LINK7255"/>
      <w:bookmarkStart w:id="375" w:name="OLE_LINK7261"/>
      <w:bookmarkStart w:id="376" w:name="OLE_LINK7269"/>
      <w:bookmarkStart w:id="377" w:name="OLE_LINK7275"/>
      <w:bookmarkStart w:id="378" w:name="OLE_LINK7280"/>
      <w:bookmarkStart w:id="379" w:name="OLE_LINK7286"/>
      <w:bookmarkStart w:id="380" w:name="OLE_LINK7293"/>
      <w:bookmarkStart w:id="381" w:name="OLE_LINK7304"/>
      <w:bookmarkStart w:id="382" w:name="OLE_LINK7306"/>
      <w:bookmarkStart w:id="383" w:name="OLE_LINK7314"/>
      <w:bookmarkStart w:id="384" w:name="OLE_LINK7324"/>
      <w:bookmarkStart w:id="385" w:name="OLE_LINK7330"/>
      <w:bookmarkStart w:id="386" w:name="OLE_LINK7335"/>
      <w:bookmarkStart w:id="387" w:name="OLE_LINK7340"/>
      <w:bookmarkStart w:id="388" w:name="OLE_LINK7343"/>
      <w:bookmarkStart w:id="389" w:name="OLE_LINK7344"/>
      <w:bookmarkStart w:id="390" w:name="OLE_LINK7348"/>
      <w:bookmarkStart w:id="391" w:name="OLE_LINK7351"/>
      <w:bookmarkStart w:id="392" w:name="OLE_LINK7357"/>
      <w:bookmarkStart w:id="393" w:name="OLE_LINK7360"/>
      <w:bookmarkStart w:id="394" w:name="OLE_LINK7361"/>
      <w:bookmarkStart w:id="395" w:name="OLE_LINK7368"/>
      <w:bookmarkStart w:id="396" w:name="OLE_LINK7372"/>
      <w:bookmarkStart w:id="397" w:name="OLE_LINK7378"/>
      <w:bookmarkStart w:id="398" w:name="OLE_LINK7384"/>
      <w:bookmarkStart w:id="399" w:name="OLE_LINK7395"/>
      <w:bookmarkStart w:id="400" w:name="OLE_LINK7404"/>
      <w:bookmarkStart w:id="401" w:name="OLE_LINK7407"/>
      <w:bookmarkStart w:id="402" w:name="OLE_LINK7411"/>
      <w:bookmarkStart w:id="403" w:name="OLE_LINK7415"/>
      <w:bookmarkStart w:id="404" w:name="OLE_LINK7418"/>
      <w:bookmarkStart w:id="405" w:name="OLE_LINK7424"/>
      <w:bookmarkStart w:id="406" w:name="OLE_LINK7667"/>
      <w:bookmarkStart w:id="407" w:name="OLE_LINK7676"/>
      <w:bookmarkStart w:id="408" w:name="OLE_LINK7685"/>
      <w:bookmarkStart w:id="409" w:name="OLE_LINK7689"/>
      <w:bookmarkStart w:id="410" w:name="OLE_LINK7701"/>
      <w:bookmarkStart w:id="411" w:name="OLE_LINK7708"/>
      <w:bookmarkStart w:id="412" w:name="OLE_LINK7720"/>
      <w:bookmarkStart w:id="413" w:name="OLE_LINK7729"/>
      <w:bookmarkStart w:id="414" w:name="OLE_LINK7747"/>
      <w:bookmarkStart w:id="415" w:name="OLE_LINK7754"/>
      <w:bookmarkStart w:id="416" w:name="OLE_LINK7771"/>
      <w:bookmarkStart w:id="417" w:name="OLE_LINK7776"/>
      <w:bookmarkStart w:id="418" w:name="OLE_LINK7777"/>
      <w:bookmarkStart w:id="419" w:name="OLE_LINK7781"/>
      <w:bookmarkStart w:id="420" w:name="OLE_LINK7787"/>
      <w:bookmarkStart w:id="421" w:name="OLE_LINK7789"/>
      <w:bookmarkStart w:id="422" w:name="OLE_LINK7795"/>
      <w:bookmarkStart w:id="423" w:name="OLE_LINK7804"/>
      <w:bookmarkStart w:id="424" w:name="OLE_LINK7816"/>
      <w:bookmarkStart w:id="425" w:name="OLE_LINK7841"/>
      <w:bookmarkStart w:id="426" w:name="OLE_LINK7848"/>
      <w:bookmarkStart w:id="427" w:name="OLE_LINK7854"/>
      <w:bookmarkStart w:id="428" w:name="OLE_LINK7866"/>
      <w:bookmarkStart w:id="429" w:name="OLE_LINK7878"/>
      <w:bookmarkStart w:id="430" w:name="OLE_LINK7889"/>
      <w:bookmarkStart w:id="431" w:name="OLE_LINK7900"/>
      <w:bookmarkStart w:id="432" w:name="OLE_LINK7906"/>
      <w:bookmarkStart w:id="433" w:name="OLE_LINK7909"/>
      <w:bookmarkStart w:id="434" w:name="OLE_LINK7913"/>
      <w:bookmarkStart w:id="435" w:name="OLE_LINK7916"/>
      <w:bookmarkStart w:id="436" w:name="OLE_LINK1335"/>
      <w:bookmarkStart w:id="437" w:name="OLE_LINK1343"/>
      <w:bookmarkStart w:id="438" w:name="OLE_LINK1344"/>
      <w:bookmarkStart w:id="439" w:name="OLE_LINK1348"/>
      <w:bookmarkStart w:id="440" w:name="OLE_LINK1353"/>
      <w:bookmarkStart w:id="441" w:name="OLE_LINK1356"/>
      <w:bookmarkStart w:id="442" w:name="OLE_LINK1361"/>
      <w:bookmarkStart w:id="443" w:name="OLE_LINK1364"/>
      <w:bookmarkStart w:id="444" w:name="OLE_LINK1365"/>
      <w:bookmarkStart w:id="445" w:name="OLE_LINK1371"/>
      <w:bookmarkStart w:id="446" w:name="OLE_LINK1375"/>
      <w:bookmarkStart w:id="447" w:name="OLE_LINK1379"/>
      <w:bookmarkStart w:id="448" w:name="OLE_LINK1384"/>
      <w:bookmarkStart w:id="449" w:name="OLE_LINK1387"/>
      <w:bookmarkStart w:id="450" w:name="OLE_LINK1391"/>
      <w:bookmarkStart w:id="451" w:name="OLE_LINK1395"/>
      <w:bookmarkStart w:id="452" w:name="OLE_LINK1399"/>
      <w:bookmarkStart w:id="453" w:name="OLE_LINK1402"/>
      <w:bookmarkStart w:id="454" w:name="OLE_LINK1412"/>
      <w:bookmarkStart w:id="455" w:name="OLE_LINK1429"/>
      <w:bookmarkStart w:id="456" w:name="OLE_LINK1433"/>
      <w:bookmarkStart w:id="457" w:name="OLE_LINK1436"/>
      <w:bookmarkStart w:id="458" w:name="OLE_LINK1449"/>
      <w:bookmarkStart w:id="459" w:name="OLE_LINK1452"/>
      <w:bookmarkStart w:id="460" w:name="OLE_LINK1457"/>
      <w:bookmarkStart w:id="461" w:name="OLE_LINK1466"/>
      <w:bookmarkStart w:id="462" w:name="OLE_LINK1474"/>
      <w:bookmarkStart w:id="463" w:name="OLE_LINK1477"/>
      <w:bookmarkStart w:id="464" w:name="OLE_LINK1478"/>
      <w:bookmarkStart w:id="465" w:name="OLE_LINK1484"/>
      <w:bookmarkStart w:id="466" w:name="OLE_LINK1490"/>
      <w:bookmarkStart w:id="467" w:name="OLE_LINK1492"/>
      <w:bookmarkStart w:id="468" w:name="OLE_LINK1496"/>
      <w:bookmarkStart w:id="469" w:name="OLE_LINK1499"/>
      <w:bookmarkStart w:id="470" w:name="OLE_LINK1503"/>
      <w:bookmarkStart w:id="471" w:name="OLE_LINK1508"/>
      <w:bookmarkStart w:id="472" w:name="OLE_LINK7674"/>
      <w:bookmarkStart w:id="473" w:name="OLE_LINK7683"/>
      <w:bookmarkStart w:id="474" w:name="OLE_LINK7704"/>
      <w:bookmarkStart w:id="475" w:name="OLE_LINK7714"/>
      <w:bookmarkStart w:id="476" w:name="OLE_LINK7725"/>
      <w:bookmarkStart w:id="477" w:name="OLE_LINK7731"/>
      <w:bookmarkStart w:id="478" w:name="OLE_LINK7740"/>
      <w:bookmarkStart w:id="479" w:name="OLE_LINK7745"/>
      <w:bookmarkStart w:id="480" w:name="OLE_LINK7755"/>
      <w:bookmarkStart w:id="481" w:name="OLE_LINK7762"/>
      <w:bookmarkStart w:id="482" w:name="OLE_LINK7766"/>
      <w:bookmarkStart w:id="483" w:name="OLE_LINK7780"/>
      <w:bookmarkStart w:id="484" w:name="OLE_LINK7797"/>
      <w:bookmarkStart w:id="485" w:name="OLE_LINK7807"/>
      <w:bookmarkStart w:id="486" w:name="OLE_LINK7817"/>
      <w:bookmarkStart w:id="487" w:name="OLE_LINK7842"/>
      <w:bookmarkStart w:id="488" w:name="OLE_LINK7851"/>
      <w:bookmarkStart w:id="489" w:name="OLE_LINK7859"/>
      <w:bookmarkStart w:id="490" w:name="OLE_LINK7868"/>
      <w:bookmarkStart w:id="491" w:name="OLE_LINK7884"/>
      <w:bookmarkStart w:id="492" w:name="OLE_LINK7902"/>
      <w:bookmarkStart w:id="493" w:name="OLE_LINK7907"/>
      <w:bookmarkStart w:id="494" w:name="OLE_LINK7917"/>
      <w:bookmarkStart w:id="495" w:name="OLE_LINK7920"/>
      <w:bookmarkStart w:id="496" w:name="OLE_LINK7923"/>
      <w:bookmarkStart w:id="497" w:name="OLE_LINK7927"/>
      <w:bookmarkStart w:id="498" w:name="OLE_LINK7933"/>
      <w:bookmarkStart w:id="499" w:name="OLE_LINK7936"/>
      <w:bookmarkStart w:id="500" w:name="OLE_LINK7938"/>
      <w:bookmarkStart w:id="501" w:name="OLE_LINK7947"/>
      <w:bookmarkStart w:id="502" w:name="OLE_LINK7952"/>
      <w:bookmarkStart w:id="503" w:name="OLE_LINK7960"/>
      <w:bookmarkStart w:id="504" w:name="OLE_LINK8010"/>
      <w:bookmarkStart w:id="505" w:name="OLE_LINK8011"/>
      <w:bookmarkStart w:id="506" w:name="OLE_LINK8012"/>
      <w:bookmarkStart w:id="507" w:name="OLE_LINK8015"/>
      <w:bookmarkStart w:id="508" w:name="OLE_LINK8023"/>
      <w:bookmarkStart w:id="509" w:name="OLE_LINK8026"/>
      <w:bookmarkStart w:id="510" w:name="OLE_LINK8027"/>
      <w:bookmarkStart w:id="511" w:name="OLE_LINK8034"/>
      <w:bookmarkStart w:id="512" w:name="OLE_LINK8037"/>
      <w:bookmarkStart w:id="513" w:name="OLE_LINK8046"/>
      <w:bookmarkStart w:id="514" w:name="OLE_LINK8049"/>
      <w:bookmarkStart w:id="515" w:name="OLE_LINK8055"/>
      <w:bookmarkStart w:id="516" w:name="OLE_LINK8059"/>
      <w:bookmarkStart w:id="517" w:name="OLE_LINK8064"/>
      <w:bookmarkStart w:id="518" w:name="OLE_LINK8066"/>
      <w:bookmarkStart w:id="519" w:name="OLE_LINK8072"/>
      <w:bookmarkStart w:id="520" w:name="OLE_LINK8078"/>
      <w:bookmarkStart w:id="521" w:name="OLE_LINK8081"/>
      <w:bookmarkStart w:id="522" w:name="OLE_LINK8089"/>
      <w:bookmarkStart w:id="523" w:name="OLE_LINK8134"/>
      <w:bookmarkStart w:id="524" w:name="OLE_LINK8137"/>
      <w:bookmarkStart w:id="525" w:name="OLE_LINK8138"/>
      <w:bookmarkStart w:id="526" w:name="OLE_LINK8139"/>
      <w:bookmarkStart w:id="527" w:name="OLE_LINK8141"/>
      <w:bookmarkStart w:id="528" w:name="OLE_LINK8144"/>
      <w:bookmarkStart w:id="529" w:name="OLE_LINK8148"/>
      <w:bookmarkStart w:id="530" w:name="OLE_LINK8153"/>
      <w:bookmarkStart w:id="531" w:name="OLE_LINK8157"/>
      <w:bookmarkStart w:id="532" w:name="OLE_LINK8160"/>
      <w:bookmarkStart w:id="533" w:name="OLE_LINK8166"/>
      <w:bookmarkStart w:id="534" w:name="OLE_LINK8171"/>
      <w:bookmarkStart w:id="535" w:name="OLE_LINK8175"/>
      <w:bookmarkStart w:id="536" w:name="OLE_LINK8179"/>
      <w:bookmarkStart w:id="537" w:name="OLE_LINK8185"/>
      <w:bookmarkStart w:id="538" w:name="OLE_LINK8188"/>
      <w:bookmarkStart w:id="539" w:name="OLE_LINK8192"/>
      <w:bookmarkStart w:id="540" w:name="OLE_LINK8199"/>
      <w:bookmarkStart w:id="541" w:name="OLE_LINK8203"/>
      <w:bookmarkStart w:id="542" w:name="OLE_LINK8209"/>
      <w:bookmarkStart w:id="543" w:name="OLE_LINK8217"/>
      <w:bookmarkStart w:id="544" w:name="OLE_LINK8222"/>
      <w:bookmarkStart w:id="545" w:name="OLE_LINK8226"/>
      <w:bookmarkStart w:id="546" w:name="OLE_LINK8229"/>
      <w:bookmarkStart w:id="547" w:name="OLE_LINK8230"/>
      <w:bookmarkStart w:id="548" w:name="OLE_LINK8232"/>
      <w:bookmarkStart w:id="549" w:name="OLE_LINK8239"/>
      <w:bookmarkStart w:id="550" w:name="OLE_LINK1357"/>
      <w:bookmarkStart w:id="551" w:name="OLE_LINK1372"/>
      <w:bookmarkStart w:id="552" w:name="OLE_LINK1381"/>
      <w:bookmarkStart w:id="553" w:name="OLE_LINK1382"/>
      <w:bookmarkStart w:id="554" w:name="OLE_LINK1397"/>
      <w:bookmarkStart w:id="555" w:name="OLE_LINK1407"/>
      <w:bookmarkStart w:id="556" w:name="OLE_LINK1414"/>
      <w:bookmarkStart w:id="557" w:name="OLE_LINK1419"/>
      <w:bookmarkStart w:id="558" w:name="OLE_LINK1424"/>
      <w:bookmarkStart w:id="559" w:name="OLE_LINK1434"/>
      <w:bookmarkStart w:id="560" w:name="OLE_LINK1441"/>
      <w:bookmarkStart w:id="561" w:name="OLE_LINK7845"/>
      <w:bookmarkStart w:id="562" w:name="OLE_LINK7860"/>
      <w:bookmarkStart w:id="563" w:name="OLE_LINK7890"/>
      <w:bookmarkStart w:id="564" w:name="OLE_LINK7914"/>
      <w:bookmarkStart w:id="565" w:name="OLE_LINK7918"/>
      <w:bookmarkStart w:id="566" w:name="OLE_LINK7925"/>
      <w:bookmarkStart w:id="567" w:name="OLE_LINK7929"/>
      <w:bookmarkStart w:id="568" w:name="OLE_LINK7932"/>
      <w:bookmarkStart w:id="569" w:name="OLE_LINK7939"/>
      <w:bookmarkStart w:id="570" w:name="OLE_LINK7944"/>
      <w:bookmarkStart w:id="571" w:name="OLE_LINK7953"/>
      <w:bookmarkStart w:id="572" w:name="OLE_LINK8177"/>
      <w:bookmarkStart w:id="573" w:name="OLE_LINK8186"/>
      <w:bookmarkStart w:id="574" w:name="OLE_LINK8194"/>
      <w:bookmarkStart w:id="575" w:name="OLE_LINK8200"/>
      <w:bookmarkStart w:id="576" w:name="OLE_LINK8206"/>
      <w:bookmarkStart w:id="577" w:name="OLE_LINK8212"/>
      <w:bookmarkStart w:id="578" w:name="OLE_LINK8213"/>
      <w:bookmarkStart w:id="579" w:name="OLE_LINK8214"/>
      <w:bookmarkStart w:id="580" w:name="OLE_LINK8219"/>
      <w:bookmarkStart w:id="581" w:name="OLE_LINK8224"/>
      <w:bookmarkStart w:id="582" w:name="OLE_LINK8227"/>
      <w:bookmarkStart w:id="583" w:name="OLE_LINK8235"/>
      <w:bookmarkStart w:id="584" w:name="OLE_LINK8241"/>
      <w:bookmarkStart w:id="585" w:name="OLE_LINK8245"/>
      <w:bookmarkStart w:id="586" w:name="OLE_LINK8248"/>
      <w:bookmarkStart w:id="587" w:name="OLE_LINK8254"/>
      <w:bookmarkStart w:id="588" w:name="OLE_LINK8262"/>
      <w:bookmarkStart w:id="589" w:name="OLE_LINK8267"/>
      <w:bookmarkStart w:id="590" w:name="OLE_LINK8272"/>
      <w:bookmarkStart w:id="591" w:name="OLE_LINK8276"/>
      <w:bookmarkStart w:id="592" w:name="OLE_LINK8283"/>
      <w:bookmarkStart w:id="593" w:name="OLE_LINK8293"/>
      <w:bookmarkStart w:id="594" w:name="OLE_LINK8297"/>
      <w:bookmarkStart w:id="595" w:name="OLE_LINK8303"/>
      <w:bookmarkStart w:id="596" w:name="OLE_LINK8305"/>
      <w:bookmarkStart w:id="597" w:name="OLE_LINK8311"/>
      <w:bookmarkStart w:id="598" w:name="OLE_LINK8316"/>
      <w:bookmarkStart w:id="599" w:name="OLE_LINK8319"/>
      <w:bookmarkStart w:id="600" w:name="OLE_LINK8323"/>
      <w:bookmarkStart w:id="601" w:name="OLE_LINK8328"/>
      <w:bookmarkStart w:id="602" w:name="OLE_LINK8390"/>
      <w:bookmarkStart w:id="603" w:name="OLE_LINK8393"/>
      <w:bookmarkStart w:id="604" w:name="OLE_LINK8399"/>
      <w:bookmarkStart w:id="605" w:name="OLE_LINK8402"/>
      <w:bookmarkStart w:id="606" w:name="OLE_LINK8403"/>
      <w:bookmarkStart w:id="607" w:name="OLE_LINK8404"/>
      <w:bookmarkStart w:id="608" w:name="OLE_LINK8406"/>
      <w:bookmarkStart w:id="609" w:name="OLE_LINK8410"/>
      <w:bookmarkStart w:id="610" w:name="OLE_LINK8418"/>
      <w:bookmarkStart w:id="611" w:name="OLE_LINK8422"/>
      <w:bookmarkStart w:id="612" w:name="OLE_LINK8426"/>
      <w:bookmarkStart w:id="613" w:name="OLE_LINK8432"/>
      <w:bookmarkStart w:id="614" w:name="OLE_LINK8435"/>
      <w:bookmarkStart w:id="615" w:name="OLE_LINK8438"/>
      <w:bookmarkStart w:id="616" w:name="OLE_LINK8439"/>
      <w:bookmarkStart w:id="617" w:name="OLE_LINK8443"/>
      <w:bookmarkStart w:id="618" w:name="OLE_LINK8444"/>
      <w:bookmarkStart w:id="619" w:name="OLE_LINK8448"/>
      <w:bookmarkStart w:id="620" w:name="OLE_LINK8451"/>
      <w:bookmarkStart w:id="621" w:name="OLE_LINK8455"/>
      <w:bookmarkStart w:id="622" w:name="OLE_LINK8462"/>
      <w:bookmarkStart w:id="623" w:name="OLE_LINK8466"/>
      <w:bookmarkStart w:id="624" w:name="OLE_LINK8467"/>
      <w:bookmarkStart w:id="625" w:name="OLE_LINK8470"/>
      <w:bookmarkStart w:id="626" w:name="OLE_LINK8471"/>
      <w:bookmarkStart w:id="627" w:name="OLE_LINK8475"/>
      <w:bookmarkStart w:id="628" w:name="OLE_LINK8485"/>
      <w:bookmarkStart w:id="629" w:name="OLE_LINK8490"/>
      <w:bookmarkStart w:id="630" w:name="OLE_LINK8495"/>
      <w:bookmarkStart w:id="631" w:name="OLE_LINK8498"/>
      <w:bookmarkStart w:id="632" w:name="OLE_LINK8510"/>
      <w:bookmarkStart w:id="633" w:name="OLE_LINK8548"/>
      <w:bookmarkStart w:id="634" w:name="OLE_LINK8549"/>
      <w:bookmarkStart w:id="635" w:name="OLE_LINK8555"/>
      <w:bookmarkStart w:id="636" w:name="OLE_LINK8558"/>
      <w:bookmarkStart w:id="637" w:name="OLE_LINK8564"/>
      <w:bookmarkStart w:id="638" w:name="OLE_LINK8565"/>
      <w:bookmarkStart w:id="639" w:name="OLE_LINK8575"/>
      <w:bookmarkStart w:id="640" w:name="OLE_LINK8579"/>
      <w:bookmarkStart w:id="641" w:name="OLE_LINK8584"/>
      <w:bookmarkStart w:id="642" w:name="OLE_LINK8586"/>
      <w:bookmarkStart w:id="643" w:name="OLE_LINK8587"/>
      <w:bookmarkStart w:id="644" w:name="OLE_LINK5"/>
      <w:bookmarkStart w:id="645" w:name="OLE_LINK24"/>
      <w:bookmarkStart w:id="646" w:name="OLE_LINK28"/>
      <w:bookmarkStart w:id="647" w:name="OLE_LINK1339"/>
      <w:bookmarkStart w:id="648" w:name="OLE_LINK1347"/>
      <w:bookmarkStart w:id="649" w:name="OLE_LINK1358"/>
      <w:bookmarkStart w:id="650" w:name="OLE_LINK1366"/>
      <w:bookmarkStart w:id="651" w:name="OLE_LINK1376"/>
      <w:bookmarkStart w:id="652" w:name="OLE_LINK1380"/>
      <w:bookmarkStart w:id="653" w:name="OLE_LINK1392"/>
      <w:bookmarkStart w:id="654" w:name="OLE_LINK1401"/>
      <w:bookmarkStart w:id="655" w:name="OLE_LINK1408"/>
      <w:r w:rsidR="001040BE">
        <w:rPr>
          <w:rFonts w:ascii="Book Antiqua" w:hAnsi="Book Antiqua"/>
        </w:rPr>
        <w:t>February 1, 2024</w:t>
      </w:r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  <w:bookmarkEnd w:id="623"/>
      <w:bookmarkEnd w:id="624"/>
      <w:bookmarkEnd w:id="625"/>
      <w:bookmarkEnd w:id="626"/>
      <w:bookmarkEnd w:id="627"/>
      <w:bookmarkEnd w:id="628"/>
      <w:bookmarkEnd w:id="629"/>
      <w:bookmarkEnd w:id="630"/>
      <w:bookmarkEnd w:id="631"/>
      <w:bookmarkEnd w:id="632"/>
      <w:bookmarkEnd w:id="633"/>
      <w:bookmarkEnd w:id="634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  <w:bookmarkEnd w:id="649"/>
      <w:bookmarkEnd w:id="650"/>
      <w:bookmarkEnd w:id="651"/>
      <w:bookmarkEnd w:id="652"/>
      <w:bookmarkEnd w:id="653"/>
      <w:bookmarkEnd w:id="654"/>
      <w:bookmarkEnd w:id="655"/>
    </w:p>
    <w:p w14:paraId="7140E61B" w14:textId="271CDAB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Publishe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online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="0034448B">
        <w:rPr>
          <w:rFonts w:ascii="Book Antiqua" w:hAnsi="Book Antiqua"/>
          <w:color w:val="000000"/>
          <w:shd w:val="clear" w:color="auto" w:fill="FFFFFF"/>
        </w:rPr>
        <w:t>March 15, 2024</w:t>
      </w:r>
    </w:p>
    <w:p w14:paraId="61C8A04E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  <w:sectPr w:rsidR="00A77B3E" w:rsidRPr="00970FFA" w:rsidSect="00A52129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8BAABF9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lastRenderedPageBreak/>
        <w:t>Abstract</w:t>
      </w:r>
    </w:p>
    <w:p w14:paraId="5C644EEA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BACKGROUND</w:t>
      </w:r>
    </w:p>
    <w:p w14:paraId="0F345096" w14:textId="7D376FB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C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toge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i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o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ers.</w:t>
      </w:r>
    </w:p>
    <w:p w14:paraId="65043B58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E65894A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AIM</w:t>
      </w:r>
    </w:p>
    <w:p w14:paraId="4850D26B" w14:textId="44F5052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e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.</w:t>
      </w:r>
    </w:p>
    <w:p w14:paraId="5FA53A7F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0C1FBFE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METHODS</w:t>
      </w:r>
    </w:p>
    <w:p w14:paraId="0CED21A8" w14:textId="726A9F6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qui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</w:t>
      </w:r>
      <w:r w:rsidR="00F06316" w:rsidRPr="00970FFA">
        <w:rPr>
          <w:rFonts w:ascii="Book Antiqua" w:eastAsia="Book Antiqua" w:hAnsi="Book Antiqua" w:cs="Book Antiqua"/>
        </w:rPr>
        <w:t>nths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06316" w:rsidRPr="00970FFA">
        <w:rPr>
          <w:rFonts w:ascii="Book Antiqua" w:eastAsia="Book Antiqua" w:hAnsi="Book Antiqua" w:cs="Book Antiqua"/>
        </w:rPr>
        <w:t>month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n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-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: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en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in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analy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olved.</w:t>
      </w:r>
    </w:p>
    <w:p w14:paraId="0030F078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085D52D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RESULTS</w:t>
      </w:r>
    </w:p>
    <w:p w14:paraId="59501848" w14:textId="32C6038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itial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roll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5714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684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405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ab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adjus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z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5%</w:t>
      </w:r>
      <w:r w:rsidR="00102551">
        <w:rPr>
          <w:rFonts w:ascii="Book Antiqua" w:eastAsia="Book Antiqua" w:hAnsi="Book Antiqua" w:cs="Book Antiqua"/>
        </w:rPr>
        <w:t>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0</w:t>
      </w:r>
      <w:r w:rsidR="00F8390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97]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AF5C45"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5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0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8390F" w:rsidRPr="00970FFA">
        <w:rPr>
          <w:rFonts w:ascii="Book Antiqua" w:eastAsia="Book Antiqua" w:hAnsi="Book Antiqua" w:cs="Book Antiqua"/>
        </w:rPr>
        <w:t>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mmariz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titu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ropinqu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alv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iltiorrhiz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un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ropinqu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Trichosanthe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kirilowii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Maxi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g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whil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.</w:t>
      </w:r>
    </w:p>
    <w:p w14:paraId="70C070D3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21B5335C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CONCLUSION</w:t>
      </w:r>
    </w:p>
    <w:p w14:paraId="3F8008B2" w14:textId="6E162F1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t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.</w:t>
      </w:r>
    </w:p>
    <w:p w14:paraId="2DDA57F3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2C6CE377" w14:textId="60B5E03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Key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ords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</w:p>
    <w:p w14:paraId="685F0C11" w14:textId="77777777" w:rsidR="00A77B3E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0ED9F256" w14:textId="77777777" w:rsidR="00610C02" w:rsidRDefault="00610C02" w:rsidP="00610C02">
      <w:pPr>
        <w:spacing w:line="360" w:lineRule="auto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 w:hint="eastAsia"/>
          <w:b/>
          <w:color w:val="000000"/>
        </w:rPr>
        <w:t>©</w:t>
      </w:r>
      <w:r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/>
          <w:b/>
          <w:color w:val="000000"/>
        </w:rPr>
        <w:t>4</w:t>
      </w:r>
      <w:r>
        <w:rPr>
          <w:rFonts w:ascii="Book Antiqua" w:eastAsia="Book Antiqua" w:hAnsi="Book Antiqua" w:cs="Book Antiqua"/>
          <w:b/>
          <w:color w:val="000000"/>
        </w:rPr>
        <w:t xml:space="preserve">. </w:t>
      </w:r>
      <w:r>
        <w:rPr>
          <w:rFonts w:ascii="Book Antiqua" w:eastAsia="Book Antiqua" w:hAnsi="Book Antiqua" w:cs="Book Antiqua"/>
          <w:color w:val="000000"/>
        </w:rPr>
        <w:t>Published by Baishideng Publishing Group Inc. All rights reserved.</w:t>
      </w:r>
    </w:p>
    <w:p w14:paraId="3428733E" w14:textId="77777777" w:rsidR="00610C02" w:rsidRPr="00970FFA" w:rsidRDefault="00610C02" w:rsidP="0082435A">
      <w:pPr>
        <w:spacing w:line="360" w:lineRule="auto"/>
        <w:jc w:val="both"/>
        <w:rPr>
          <w:rFonts w:ascii="Book Antiqua" w:hAnsi="Book Antiqua"/>
        </w:rPr>
      </w:pPr>
    </w:p>
    <w:p w14:paraId="0528AEB5" w14:textId="0F24AFEE" w:rsidR="00610C02" w:rsidRDefault="00610C02" w:rsidP="0082435A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9A68BC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9A68BC">
        <w:rPr>
          <w:rFonts w:ascii="Book Antiqua" w:eastAsia="Book Antiqua" w:hAnsi="Book Antiqua" w:cs="Book Antiqua" w:hint="eastAsia"/>
          <w:b/>
          <w:bCs/>
          <w:color w:val="000000"/>
        </w:rPr>
        <w:t>itation</w:t>
      </w:r>
      <w:r w:rsidRPr="009A68BC">
        <w:rPr>
          <w:rFonts w:ascii="Book Antiqua" w:eastAsia="Book Antiqua" w:hAnsi="Book Antiqua" w:cs="Book Antiqua"/>
          <w:color w:val="000000"/>
        </w:rPr>
        <w:t xml:space="preserve">: </w:t>
      </w:r>
      <w:r w:rsidR="001A373D" w:rsidRPr="00970FFA">
        <w:rPr>
          <w:rFonts w:ascii="Book Antiqua" w:eastAsia="Book Antiqua" w:hAnsi="Book Antiqua" w:cs="Book Antiqua"/>
        </w:rPr>
        <w:t>L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H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C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J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Yi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H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J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L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S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bookmarkStart w:id="656" w:name="OLE_LINK2"/>
      <w:r w:rsidR="001A373D"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decrea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management</w:t>
      </w:r>
      <w:bookmarkEnd w:id="656"/>
      <w:r w:rsidR="001A373D"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  <w:i/>
          <w:iCs/>
        </w:rPr>
        <w:t>Worl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="001A373D"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="001A373D" w:rsidRPr="00970FFA">
        <w:rPr>
          <w:rFonts w:ascii="Book Antiqua" w:eastAsia="Book Antiqua" w:hAnsi="Book Antiqua" w:cs="Book Antiqua"/>
          <w:i/>
          <w:iCs/>
        </w:rPr>
        <w:t>Gastrointes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="001A373D" w:rsidRPr="00970FFA">
        <w:rPr>
          <w:rFonts w:ascii="Book Antiqua" w:eastAsia="Book Antiqua" w:hAnsi="Book Antiqua" w:cs="Book Antiqua"/>
          <w:i/>
          <w:iCs/>
        </w:rPr>
        <w:t>On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A373D" w:rsidRPr="00970FFA">
        <w:rPr>
          <w:rFonts w:ascii="Book Antiqua" w:eastAsia="Book Antiqua" w:hAnsi="Book Antiqua" w:cs="Book Antiqua"/>
        </w:rPr>
        <w:t>202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4448B" w:rsidRPr="0034448B">
        <w:rPr>
          <w:rFonts w:ascii="Book Antiqua" w:eastAsia="Book Antiqua" w:hAnsi="Book Antiqua" w:cs="Book Antiqua"/>
        </w:rPr>
        <w:t xml:space="preserve">16(3): </w:t>
      </w:r>
      <w:r w:rsidRPr="00426153">
        <w:rPr>
          <w:rFonts w:ascii="Book Antiqua" w:eastAsia="Book Antiqua" w:hAnsi="Book Antiqua" w:cs="Book Antiqua"/>
        </w:rPr>
        <w:t>716-731</w:t>
      </w:r>
    </w:p>
    <w:p w14:paraId="1510607E" w14:textId="13C80D87" w:rsidR="00610C02" w:rsidRDefault="0034448B" w:rsidP="0082435A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610C02">
        <w:rPr>
          <w:rFonts w:ascii="Book Antiqua" w:eastAsia="Book Antiqua" w:hAnsi="Book Antiqua" w:cs="Book Antiqua"/>
          <w:b/>
          <w:bCs/>
        </w:rPr>
        <w:t>URL</w:t>
      </w:r>
      <w:r w:rsidRPr="0034448B">
        <w:rPr>
          <w:rFonts w:ascii="Book Antiqua" w:eastAsia="Book Antiqua" w:hAnsi="Book Antiqua" w:cs="Book Antiqua"/>
        </w:rPr>
        <w:t>: https://www.wjgnet.com/1948-5204/full/v16/i3/</w:t>
      </w:r>
      <w:r w:rsidR="00610C02" w:rsidRPr="00426153">
        <w:rPr>
          <w:rFonts w:ascii="Book Antiqua" w:eastAsia="Book Antiqua" w:hAnsi="Book Antiqua" w:cs="Book Antiqua"/>
        </w:rPr>
        <w:t>716</w:t>
      </w:r>
      <w:r w:rsidRPr="0034448B">
        <w:rPr>
          <w:rFonts w:ascii="Book Antiqua" w:eastAsia="Book Antiqua" w:hAnsi="Book Antiqua" w:cs="Book Antiqua"/>
        </w:rPr>
        <w:t>.htm</w:t>
      </w:r>
    </w:p>
    <w:p w14:paraId="215EDF17" w14:textId="6FB5CC1C" w:rsidR="00A77B3E" w:rsidRPr="00970FFA" w:rsidRDefault="0034448B" w:rsidP="0082435A">
      <w:pPr>
        <w:spacing w:line="360" w:lineRule="auto"/>
        <w:jc w:val="both"/>
        <w:rPr>
          <w:rFonts w:ascii="Book Antiqua" w:hAnsi="Book Antiqua"/>
        </w:rPr>
      </w:pPr>
      <w:r w:rsidRPr="00610C02">
        <w:rPr>
          <w:rFonts w:ascii="Book Antiqua" w:eastAsia="Book Antiqua" w:hAnsi="Book Antiqua" w:cs="Book Antiqua"/>
          <w:b/>
          <w:bCs/>
        </w:rPr>
        <w:t>DOI</w:t>
      </w:r>
      <w:r w:rsidRPr="0034448B">
        <w:rPr>
          <w:rFonts w:ascii="Book Antiqua" w:eastAsia="Book Antiqua" w:hAnsi="Book Antiqua" w:cs="Book Antiqua"/>
        </w:rPr>
        <w:t>: https://dx.doi.org/10.4251/wjgo.v16.i3.</w:t>
      </w:r>
      <w:r w:rsidR="00610C02" w:rsidRPr="00426153">
        <w:rPr>
          <w:rFonts w:ascii="Book Antiqua" w:eastAsia="Book Antiqua" w:hAnsi="Book Antiqua" w:cs="Book Antiqua"/>
        </w:rPr>
        <w:t>716</w:t>
      </w:r>
    </w:p>
    <w:p w14:paraId="4FA132F2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62C5397" w14:textId="6295A59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Cor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ip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C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toge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ensity</w:t>
      </w:r>
      <w:r w:rsidR="00F8390F" w:rsidRPr="00970FFA">
        <w:rPr>
          <w:rFonts w:ascii="Book Antiqua" w:eastAsia="Book Antiqua" w:hAnsi="Book Antiqua" w:cs="Book Antiqua"/>
        </w:rPr>
        <w:t>-</w:t>
      </w:r>
      <w:r w:rsidRPr="00970FFA">
        <w:rPr>
          <w:rFonts w:ascii="Book Antiqua" w:eastAsia="Book Antiqua" w:hAnsi="Book Antiqua" w:cs="Book Antiqua"/>
        </w:rPr>
        <w:t>score-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pulation-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e</w:t>
      </w:r>
      <w:r w:rsidR="00F8390F" w:rsidRPr="00970FFA">
        <w:rPr>
          <w:rFonts w:ascii="Book Antiqua" w:eastAsia="Book Antiqua" w:hAnsi="Book Antiqua" w:cs="Book Antiqua"/>
        </w:rPr>
        <w:t>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e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o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djus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z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8).</w:t>
      </w:r>
    </w:p>
    <w:p w14:paraId="1D8FB45B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2D06BB23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INTRODUCTION</w:t>
      </w:r>
    </w:p>
    <w:p w14:paraId="4901C674" w14:textId="48A81B6E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C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f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rd-lea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-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ath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ldwide</w:t>
      </w:r>
      <w:r w:rsidRPr="00970FFA">
        <w:rPr>
          <w:rFonts w:ascii="Book Antiqua" w:eastAsia="Book Antiqua" w:hAnsi="Book Antiqua" w:cs="Book Antiqua"/>
          <w:vertAlign w:val="superscript"/>
        </w:rPr>
        <w:t>[1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42A15" w:rsidRPr="00970FFA">
        <w:rPr>
          <w:rFonts w:ascii="Book Antiqua" w:eastAsia="Book Antiqua" w:hAnsi="Book Antiqua" w:cs="Book Antiqua"/>
        </w:rPr>
        <w:t>[</w:t>
      </w:r>
      <w:r w:rsidRPr="00970FFA">
        <w:rPr>
          <w:rFonts w:ascii="Book Antiqua" w:eastAsia="Book Antiqua" w:hAnsi="Book Antiqua" w:cs="Book Antiqua"/>
        </w:rPr>
        <w:t>14.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son-years</w:t>
      </w:r>
      <w:r w:rsidR="00242A15" w:rsidRPr="00970FFA">
        <w:rPr>
          <w:rFonts w:ascii="Book Antiqua" w:eastAsia="Book Antiqua" w:hAnsi="Book Antiqua" w:cs="Book Antiqua"/>
        </w:rPr>
        <w:t xml:space="preserve"> (PY</w:t>
      </w:r>
      <w:r w:rsidRPr="00970FFA">
        <w:rPr>
          <w:rFonts w:ascii="Book Antiqua" w:eastAsia="Book Antiqua" w:hAnsi="Book Antiqua" w:cs="Book Antiqua"/>
        </w:rPr>
        <w:t>)</w:t>
      </w:r>
      <w:r w:rsidR="00242A15" w:rsidRPr="00970FFA">
        <w:rPr>
          <w:rFonts w:ascii="Book Antiqua" w:eastAsia="Book Antiqua" w:hAnsi="Book Antiqua" w:cs="Book Antiqua"/>
        </w:rPr>
        <w:t>]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u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ldw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7.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42A15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)</w:t>
      </w:r>
      <w:r w:rsidRPr="00970FFA">
        <w:rPr>
          <w:rFonts w:ascii="Book Antiqua" w:eastAsia="Book Antiqua" w:hAnsi="Book Antiqua" w:cs="Book Antiqua"/>
          <w:vertAlign w:val="superscript"/>
        </w:rPr>
        <w:t>[2</w:t>
      </w:r>
      <w:r w:rsidR="009A7F16" w:rsidRPr="00970FFA">
        <w:rPr>
          <w:rFonts w:ascii="Book Antiqua" w:eastAsia="Book Antiqua" w:hAnsi="Book Antiqua" w:cs="Book Antiqua"/>
          <w:vertAlign w:val="superscript"/>
        </w:rPr>
        <w:t>]</w:t>
      </w:r>
      <w:r w:rsidR="009A7F16"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r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ric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13.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uth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9.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)</w:t>
      </w:r>
      <w:r w:rsidRPr="00970FFA">
        <w:rPr>
          <w:rFonts w:ascii="Book Antiqua" w:eastAsia="Book Antiqua" w:hAnsi="Book Antiqua" w:cs="Book Antiqua"/>
          <w:vertAlign w:val="superscript"/>
        </w:rPr>
        <w:t>[2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ateg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ge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res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plantatio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bl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ra-arter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diotherap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st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u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ros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whil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rcelo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on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l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g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st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idelin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a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ptions</w:t>
      </w:r>
      <w:r w:rsidRPr="00970FFA">
        <w:rPr>
          <w:rFonts w:ascii="Book Antiqua" w:eastAsia="Book Antiqua" w:hAnsi="Book Antiqua" w:cs="Book Antiqua"/>
          <w:vertAlign w:val="superscript"/>
        </w:rPr>
        <w:t>[3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j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sex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it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r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BV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it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r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V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bu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bacc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NAFLD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M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besit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x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latox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b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trachloride</w:t>
      </w:r>
      <w:r w:rsidRPr="00970FFA">
        <w:rPr>
          <w:rFonts w:ascii="Book Antiqua" w:eastAsia="Book Antiqua" w:hAnsi="Book Antiqua" w:cs="Book Antiqua"/>
          <w:vertAlign w:val="superscript"/>
        </w:rPr>
        <w:t>[4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m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cc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ic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u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ster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uro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ric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peop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</w:t>
      </w:r>
      <w:r w:rsidR="009A7F16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20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Pr="00970FFA">
        <w:rPr>
          <w:rFonts w:ascii="Book Antiqua" w:eastAsia="Book Antiqua" w:hAnsi="Book Antiqua" w:cs="Book Antiqua"/>
          <w:vertAlign w:val="superscript"/>
        </w:rPr>
        <w:t>[5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r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rect-ac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vi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hie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sta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r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pon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VR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fe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erfer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men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ecific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rect-ac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vi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V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78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responders</w:t>
      </w:r>
      <w:r w:rsidRPr="00970FFA">
        <w:rPr>
          <w:rFonts w:ascii="Book Antiqua" w:eastAsia="Book Antiqua" w:hAnsi="Book Antiqua" w:cs="Book Antiqua"/>
          <w:vertAlign w:val="superscript"/>
        </w:rPr>
        <w:t>[6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ncefort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lin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tiolog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ing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co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c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.</w:t>
      </w:r>
    </w:p>
    <w:p w14:paraId="64271FCA" w14:textId="76755E29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2D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F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Pr="00970FFA">
        <w:rPr>
          <w:rFonts w:ascii="Book Antiqua" w:eastAsia="Book Antiqua" w:hAnsi="Book Antiqua" w:cs="Book Antiqua"/>
          <w:vertAlign w:val="superscript"/>
        </w:rPr>
        <w:t>[7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2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5</w:t>
      </w:r>
      <w:r w:rsidR="009A7F16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r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individuals</w:t>
      </w:r>
      <w:r w:rsidRPr="00970FFA">
        <w:rPr>
          <w:rFonts w:ascii="Book Antiqua" w:eastAsia="Book Antiqua" w:hAnsi="Book Antiqua" w:cs="Book Antiqua"/>
          <w:vertAlign w:val="superscript"/>
        </w:rPr>
        <w:t>[8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-sensitiz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imul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cre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lement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re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strointest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rin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bsorp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equ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i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Pr="00970FFA">
        <w:rPr>
          <w:rFonts w:ascii="Book Antiqua" w:eastAsia="Book Antiqua" w:hAnsi="Book Antiqua" w:cs="Book Antiqua"/>
          <w:vertAlign w:val="superscript"/>
        </w:rPr>
        <w:t>[9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toge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pregul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-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GF-1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e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Pr="00970FFA">
        <w:rPr>
          <w:rFonts w:ascii="Book Antiqua" w:eastAsia="Book Antiqua" w:hAnsi="Book Antiqua" w:cs="Book Antiqua"/>
          <w:vertAlign w:val="superscript"/>
        </w:rPr>
        <w:t>[8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lement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tern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p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di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C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ntur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in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pular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ldwid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a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u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er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e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nefic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cancer</w:t>
      </w:r>
      <w:r w:rsidR="009A7F16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lanc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s</w:t>
      </w:r>
      <w:r w:rsidRPr="00970FFA">
        <w:rPr>
          <w:rFonts w:ascii="Book Antiqua" w:eastAsia="Book Antiqua" w:hAnsi="Book Antiqua" w:cs="Book Antiqua"/>
          <w:vertAlign w:val="superscript"/>
        </w:rPr>
        <w:t>[10,11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rti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er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mbranace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nony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ropinquus</w:t>
      </w:r>
      <w:r w:rsidRPr="00970FFA">
        <w:rPr>
          <w:rFonts w:ascii="Book Antiqua" w:eastAsia="Book Antiqua" w:hAnsi="Book Antiqua" w:cs="Book Antiqua"/>
        </w:rPr>
        <w:t>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nif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empor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mbranaceus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pon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lavonoi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en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nes</w:t>
      </w:r>
      <w:r w:rsidRPr="00970FFA">
        <w:rPr>
          <w:rFonts w:ascii="Book Antiqua" w:eastAsia="Book Antiqua" w:hAnsi="Book Antiqua" w:cs="Book Antiqua"/>
          <w:vertAlign w:val="superscript"/>
        </w:rPr>
        <w:t>[12,13]</w:t>
      </w:r>
      <w:r w:rsidRPr="00970FFA">
        <w:rPr>
          <w:rFonts w:ascii="Book Antiqua" w:eastAsia="Book Antiqua" w:hAnsi="Book Antiqua" w:cs="Book Antiqua"/>
        </w:rPr>
        <w:t>.</w:t>
      </w:r>
    </w:p>
    <w:p w14:paraId="4BFB6571" w14:textId="4EA1C6DA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Research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u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-ter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ces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duct</w:t>
      </w:r>
      <w:r w:rsidR="009A7F16" w:rsidRPr="00970FFA">
        <w:rPr>
          <w:rFonts w:ascii="Book Antiqua" w:eastAsia="Book Antiqua" w:hAnsi="Book Antiqua" w:cs="Book Antiqua"/>
        </w:rPr>
        <w:t>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pulation-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t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NHIRD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id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mmariz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u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.</w:t>
      </w:r>
    </w:p>
    <w:p w14:paraId="066F90D2" w14:textId="77777777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011389EE" w14:textId="30B23079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MATERIALS</w:t>
      </w:r>
      <w:r w:rsidR="00407F02" w:rsidRPr="00970FFA">
        <w:rPr>
          <w:rFonts w:ascii="Book Antiqua" w:eastAsia="Book Antiqua" w:hAnsi="Book Antiqua" w:cs="Book Antiqua"/>
          <w:b/>
          <w:caps/>
          <w:u w:val="single"/>
        </w:rPr>
        <w:t xml:space="preserve"> </w:t>
      </w:r>
      <w:r w:rsidRPr="00970FFA">
        <w:rPr>
          <w:rFonts w:ascii="Book Antiqua" w:eastAsia="Book Antiqua" w:hAnsi="Book Antiqua" w:cs="Book Antiqua"/>
          <w:b/>
          <w:caps/>
          <w:u w:val="single"/>
        </w:rPr>
        <w:t>AND</w:t>
      </w:r>
      <w:r w:rsidR="00407F02" w:rsidRPr="00970FFA">
        <w:rPr>
          <w:rFonts w:ascii="Book Antiqua" w:eastAsia="Book Antiqua" w:hAnsi="Book Antiqua" w:cs="Book Antiqua"/>
          <w:b/>
          <w:caps/>
          <w:u w:val="single"/>
        </w:rPr>
        <w:t xml:space="preserve"> </w:t>
      </w:r>
      <w:r w:rsidRPr="00970FFA">
        <w:rPr>
          <w:rFonts w:ascii="Book Antiqua" w:eastAsia="Book Antiqua" w:hAnsi="Book Antiqua" w:cs="Book Antiqua"/>
          <w:b/>
          <w:caps/>
          <w:u w:val="single"/>
        </w:rPr>
        <w:t>METHODS</w:t>
      </w:r>
    </w:p>
    <w:p w14:paraId="659F276E" w14:textId="25CA3C85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Data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source</w:t>
      </w:r>
    </w:p>
    <w:p w14:paraId="25B89B1A" w14:textId="00B84E69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9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d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rticip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gle-pay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NH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a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un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995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a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o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graph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racteristic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r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denc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a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i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a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gno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ive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r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er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assific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in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amp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n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s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ific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</w:t>
      </w:r>
      <w:r w:rsidR="006D231B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amp;</w:t>
      </w:r>
      <w:r w:rsidR="006D231B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-CM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tili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ro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titu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thic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itte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MUH109-REC2-03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CR-3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r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s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onymi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quir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ritt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ived.</w:t>
      </w:r>
    </w:p>
    <w:p w14:paraId="36230837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78FF02AA" w14:textId="5A65F94C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Study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population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n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flow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chart</w:t>
      </w:r>
    </w:p>
    <w:p w14:paraId="6A16280B" w14:textId="77E9784E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qui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nu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e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bj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tpati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s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pati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5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08-E1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F06316" w:rsidRPr="00970FFA">
        <w:rPr>
          <w:rFonts w:ascii="Book Antiqua" w:eastAsia="Book Antiqua" w:hAnsi="Book Antiqua" w:cs="Book Antiqua"/>
        </w:rPr>
        <w:t>month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pula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F06316" w:rsidRPr="00970FFA">
        <w:rPr>
          <w:rFonts w:ascii="Book Antiqua" w:eastAsia="Book Antiqua" w:hAnsi="Book Antiqua" w:cs="Book Antiqua"/>
        </w:rPr>
        <w:t xml:space="preserve"> months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n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-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i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expos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r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ig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nd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expos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expos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e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t-index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3</w:t>
      </w:r>
      <w:r w:rsidR="00F06316" w:rsidRPr="00970FFA">
        <w:rPr>
          <w:rFonts w:ascii="Book Antiqua" w:eastAsia="Book Antiqua" w:hAnsi="Book Antiqua" w:cs="Book Antiqua"/>
        </w:rPr>
        <w:t xml:space="preserve"> months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u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clu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iter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l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gn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: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en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in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lo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ustr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c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g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</w:t>
      </w:r>
    </w:p>
    <w:p w14:paraId="6F0B2A99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1A6E3269" w14:textId="61A95262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Main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outcome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n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comorbidities</w:t>
      </w:r>
    </w:p>
    <w:p w14:paraId="10909F51" w14:textId="454D5378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lastRenderedPageBreak/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m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tco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st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tastroph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n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v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n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22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22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a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draw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ece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3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ide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nsorin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ten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01-40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10-I15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ron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10-41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20-I25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ch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o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3343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3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5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6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7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46.3-G46.8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morrhag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o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30-43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62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lipidem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78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fficien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85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86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88.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88.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1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19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25.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25.9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5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3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3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3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4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5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6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69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m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3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1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1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4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4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0.0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F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71.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4.4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5.8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6.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76.89</w:t>
      </w:r>
      <w:r w:rsidR="009A7F16" w:rsidRPr="00970FFA">
        <w:rPr>
          <w:rFonts w:ascii="Book Antiqua" w:eastAsia="Book Antiqua" w:hAnsi="Book Antiqua" w:cs="Book Antiqua"/>
        </w:rPr>
        <w:t>)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02.6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2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2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3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3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22.5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6.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6.9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8.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9.1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9.11)</w:t>
      </w:r>
      <w:r w:rsidR="009A7F16" w:rsidRPr="00970FFA">
        <w:rPr>
          <w:rFonts w:ascii="Book Antiqua" w:eastAsia="Book Antiqua" w:hAnsi="Book Antiqua" w:cs="Book Antiqua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ICD-9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02.6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4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44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5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70.5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CD-10-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22.5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7.1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7.1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8.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9.2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19.2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ve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pid-lowe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tatin</w:t>
      </w:r>
      <w:r w:rsidR="009A7F16" w:rsidRPr="00970FFA">
        <w:rPr>
          <w:rFonts w:ascii="Book Antiqua" w:eastAsia="Book Antiqua" w:hAnsi="Book Antiqua" w:cs="Book Antiqua"/>
        </w:rPr>
        <w:t>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statin</w:t>
      </w:r>
      <w:r w:rsidR="009A7F16" w:rsidRPr="00970FFA">
        <w:rPr>
          <w:rFonts w:ascii="Book Antiqua" w:eastAsia="Book Antiqua" w:hAnsi="Book Antiqua" w:cs="Book Antiqua"/>
        </w:rPr>
        <w:t>s</w:t>
      </w:r>
      <w:r w:rsidRPr="00970FFA">
        <w:rPr>
          <w:rFonts w:ascii="Book Antiqua" w:eastAsia="Book Antiqua" w:hAnsi="Book Antiqua" w:cs="Book Antiqua"/>
        </w:rPr>
        <w:t>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piri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="009A7F16" w:rsidRPr="00970FFA">
        <w:rPr>
          <w:rFonts w:ascii="Book Antiqua" w:eastAsia="Book Antiqua" w:hAnsi="Book Antiqua" w:cs="Book Antiqua"/>
        </w:rPr>
        <w:t>lamivud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adefo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enteca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telbivudin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tenofovir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g-IN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α-2a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C0C16" w:rsidRPr="00970FFA">
        <w:rPr>
          <w:rFonts w:ascii="Book Antiqua" w:eastAsia="Book Antiqua" w:hAnsi="Book Antiqua" w:cs="Book Antiqua"/>
        </w:rPr>
        <w:t>(</w:t>
      </w:r>
      <w:r w:rsidR="008C713F" w:rsidRPr="00970FFA">
        <w:rPr>
          <w:rFonts w:ascii="Book Antiqua" w:eastAsia="Book Antiqua" w:hAnsi="Book Antiqua" w:cs="Book Antiqua"/>
        </w:rPr>
        <w:t>sofosbu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ledipas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sofosbu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velpatas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sofosbu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elbas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grazopre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glecapre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PMingLiU" w:hAnsi="Book Antiqua" w:cs="PMingLiU"/>
          <w:lang w:eastAsia="zh-TW"/>
        </w:rPr>
        <w:t>+</w:t>
      </w:r>
      <w:r w:rsidR="00407F02" w:rsidRPr="00970FFA">
        <w:rPr>
          <w:rFonts w:ascii="Book Antiqua" w:eastAsia="PMingLiU" w:hAnsi="Book Antiqua" w:cs="PMingLiU"/>
          <w:lang w:eastAsia="zh-TW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pibrentas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ombitas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paritapre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ritona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dasabu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daclatas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daclatasv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asunaprevi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interfer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+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C713F" w:rsidRPr="00970FFA">
        <w:rPr>
          <w:rFonts w:ascii="Book Antiqua" w:eastAsia="Book Antiqua" w:hAnsi="Book Antiqua" w:cs="Book Antiqua"/>
        </w:rPr>
        <w:t>ribavirin)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OADs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Biguanid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lfonamid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ph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id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thiazolidinedion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dipeptidy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peptid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inhibito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glucagon</w:t>
      </w:r>
      <w:r w:rsidRPr="00970FFA">
        <w:rPr>
          <w:rFonts w:ascii="Book Antiqua" w:eastAsia="Book Antiqua" w:hAnsi="Book Antiqua" w:cs="Book Antiqua"/>
        </w:rPr>
        <w:t>-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ptide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GLP-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sodium</w:t>
      </w:r>
      <w:r w:rsidRPr="00970FFA">
        <w:rPr>
          <w:rFonts w:ascii="Book Antiqua" w:eastAsia="Book Antiqua" w:hAnsi="Book Antiqua" w:cs="Book Antiqua"/>
        </w:rPr>
        <w:t>-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transpor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GLT2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inides].</w:t>
      </w:r>
    </w:p>
    <w:p w14:paraId="173CB09C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0E4FFD68" w14:textId="7456B23A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Statistical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nalysis</w:t>
      </w:r>
    </w:p>
    <w:p w14:paraId="2DB9431E" w14:textId="1E99A469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tegor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ab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racteristic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resen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u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centag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ente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tw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nd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MD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M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1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lcu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vi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u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v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a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z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R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or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zar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l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s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u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r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lcu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aplan</w:t>
      </w:r>
      <w:r w:rsidR="009A7F16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Mei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h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g-ran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duc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ftwa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er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.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S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titut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C</w:t>
      </w:r>
      <w:r w:rsidR="009A7F16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A7F16" w:rsidRPr="00970FFA">
        <w:rPr>
          <w:rFonts w:ascii="Book Antiqua" w:eastAsia="Book Antiqua" w:hAnsi="Book Antiqua" w:cs="Book Antiqua"/>
        </w:rPr>
        <w:t>U</w:t>
      </w:r>
      <w:r w:rsidR="002F041A" w:rsidRPr="00970FFA">
        <w:rPr>
          <w:rFonts w:ascii="Book Antiqua" w:eastAsia="Book Antiqua" w:hAnsi="Book Antiqua" w:cs="Book Antiqua"/>
        </w:rPr>
        <w:t xml:space="preserve">nited </w:t>
      </w:r>
      <w:r w:rsidR="009A7F16" w:rsidRPr="00970FFA">
        <w:rPr>
          <w:rFonts w:ascii="Book Antiqua" w:eastAsia="Book Antiqua" w:hAnsi="Book Antiqua" w:cs="Book Antiqua"/>
        </w:rPr>
        <w:t>S</w:t>
      </w:r>
      <w:r w:rsidR="002F041A" w:rsidRPr="00970FFA">
        <w:rPr>
          <w:rFonts w:ascii="Book Antiqua" w:eastAsia="Book Antiqua" w:hAnsi="Book Antiqua" w:cs="Book Antiqua"/>
        </w:rPr>
        <w:t>tates</w:t>
      </w:r>
      <w:r w:rsidRPr="00970FFA">
        <w:rPr>
          <w:rFonts w:ascii="Book Antiqua" w:eastAsia="Book Antiqua" w:hAnsi="Book Antiqua" w:cs="Book Antiqua"/>
        </w:rPr>
        <w:t>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5.</w:t>
      </w:r>
    </w:p>
    <w:p w14:paraId="3750A28D" w14:textId="77777777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2B78CE18" w14:textId="77777777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RESULTS</w:t>
      </w:r>
    </w:p>
    <w:p w14:paraId="54874483" w14:textId="6FA0B361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Baselin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characteristic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n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comorbiditie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of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study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participants</w:t>
      </w:r>
    </w:p>
    <w:p w14:paraId="645C2E9A" w14:textId="6680A408" w:rsidR="00450F8A" w:rsidRPr="00970FFA" w:rsidRDefault="007757AF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enroll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65714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pati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4684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managemen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1405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propen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matchin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base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variab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(SM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0.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Near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al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6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ld</w:t>
      </w:r>
      <w:r w:rsidR="00450F8A"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r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yperlipidemi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ypertens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coron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ea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disea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propor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simila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medic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differen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(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50F8A" w:rsidRPr="00970FFA">
        <w:rPr>
          <w:rFonts w:ascii="Book Antiqua" w:eastAsia="Book Antiqua" w:hAnsi="Book Antiqua" w:cs="Book Antiqua"/>
        </w:rPr>
        <w:t>1).</w:t>
      </w:r>
    </w:p>
    <w:p w14:paraId="3F74C20E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7D457371" w14:textId="2B8208CA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Chines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herbal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medicin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decrease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HCC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risk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mong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DM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patient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with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insulin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management</w:t>
      </w:r>
    </w:p>
    <w:p w14:paraId="6C6AA684" w14:textId="6101E560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0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9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ab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0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9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u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g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1618AC" w:rsidRPr="00970FFA">
        <w:rPr>
          <w:rFonts w:ascii="Book Antiqua" w:eastAsia="Book Antiqua" w:hAnsi="Book Antiqua" w:cs="Book Antiqua"/>
        </w:rPr>
        <w:t>A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78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m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7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1.62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1.9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ld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2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.80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.8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F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2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09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1.4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5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32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2.9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5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09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5.0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.69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.21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.2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47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1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1.8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pectivel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GL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4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2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6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6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9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10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pectively.</w:t>
      </w:r>
    </w:p>
    <w:p w14:paraId="52830885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07EAA5D2" w14:textId="3B6CE16F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Chines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herbal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medicin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user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chieve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longer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survival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tim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compare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to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non-herb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user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mong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patient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who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develope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HCC</w:t>
      </w:r>
    </w:p>
    <w:p w14:paraId="4FE8120D" w14:textId="01B2B860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analyz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2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AF5C45"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3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2.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.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il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a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y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0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g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618AC" w:rsidRPr="00970FFA">
        <w:rPr>
          <w:rFonts w:ascii="Book Antiqua" w:eastAsia="Book Antiqua" w:hAnsi="Book Antiqua" w:cs="Book Antiqua"/>
        </w:rPr>
        <w:t>2B</w:t>
      </w:r>
      <w:r w:rsidRPr="00970FFA">
        <w:rPr>
          <w:rFonts w:ascii="Book Antiqua" w:eastAsia="Book Antiqua" w:hAnsi="Book Antiqua" w:cs="Book Antiqua"/>
        </w:rPr>
        <w:t>).</w:t>
      </w:r>
    </w:p>
    <w:p w14:paraId="15094F5F" w14:textId="77777777" w:rsidR="00450F8A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  <w:i/>
          <w:iCs/>
        </w:rPr>
      </w:pPr>
    </w:p>
    <w:p w14:paraId="2136B067" w14:textId="65C5C2CE" w:rsidR="00450F8A" w:rsidRPr="00970FFA" w:rsidRDefault="00450F8A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  <w:i/>
          <w:iCs/>
        </w:rPr>
        <w:t>The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top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="007757AF" w:rsidRPr="00970FFA">
        <w:rPr>
          <w:rFonts w:ascii="Book Antiqua" w:eastAsia="Book Antiqua" w:hAnsi="Book Antiqua" w:cs="Book Antiqua"/>
          <w:b/>
          <w:bCs/>
          <w:i/>
          <w:iCs/>
        </w:rPr>
        <w:t>10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herb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and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formulas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of</w:t>
      </w:r>
      <w:r w:rsidR="00407F02" w:rsidRPr="00970FFA">
        <w:rPr>
          <w:rFonts w:ascii="Book Antiqua" w:eastAsia="Book Antiqua" w:hAnsi="Book Antiqua" w:cs="Book Antiqua"/>
          <w:b/>
          <w:bCs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i/>
          <w:iCs/>
        </w:rPr>
        <w:t>prescriptions</w:t>
      </w:r>
    </w:p>
    <w:p w14:paraId="4A1A1E6F" w14:textId="09A495C2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a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g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mmar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titu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en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heu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almatu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alv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iltiorrhiz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un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Trichosanthe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kirilowii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Maxi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rophular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ningpoen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ms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X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9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8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5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r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7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86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5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two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3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presen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g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618AC" w:rsidRPr="00970FFA">
        <w:rPr>
          <w:rFonts w:ascii="Book Antiqua" w:eastAsia="Book Antiqua" w:hAnsi="Book Antiqua" w:cs="Book Antiqua"/>
        </w:rPr>
        <w:t>3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ustr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ropinqu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alv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iltiorrhiz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un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ropinqu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Trichosanthe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kirilowii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Max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g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whil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.</w:t>
      </w:r>
    </w:p>
    <w:p w14:paraId="670E58F2" w14:textId="77777777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2C7726D7" w14:textId="77777777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DISCUSSION</w:t>
      </w:r>
    </w:p>
    <w:p w14:paraId="34921944" w14:textId="77777777" w:rsidR="006A40E8" w:rsidRPr="00970FFA" w:rsidRDefault="00450F8A" w:rsidP="0082435A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970FFA">
        <w:rPr>
          <w:rFonts w:ascii="Book Antiqua" w:eastAsia="Book Antiqua" w:hAnsi="Book Antiqua" w:cs="Book Antiqua"/>
        </w:rPr>
        <w:t>Alth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r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ica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j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9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mo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y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8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01).</w:t>
      </w:r>
    </w:p>
    <w:p w14:paraId="419C0AF3" w14:textId="07D6F074" w:rsidR="006A40E8" w:rsidRPr="00970FFA" w:rsidRDefault="00450F8A" w:rsidP="006A40E8">
      <w:pPr>
        <w:spacing w:line="360" w:lineRule="auto"/>
        <w:ind w:firstLineChars="200" w:firstLine="480"/>
        <w:jc w:val="both"/>
        <w:rPr>
          <w:rFonts w:ascii="Book Antiqua" w:eastAsia="Book Antiqua" w:hAnsi="Book Antiqua" w:cs="Book Antiqua"/>
        </w:rPr>
      </w:pP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ma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7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62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1.9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</w:t>
      </w:r>
      <w:r w:rsidRPr="00970FFA">
        <w:rPr>
          <w:rFonts w:ascii="Book Antiqua" w:eastAsia="Book Antiqua" w:hAnsi="Book Antiqua" w:cs="Book Antiqua"/>
          <w:vertAlign w:val="superscript"/>
        </w:rPr>
        <w:t>[14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roximat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0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eadi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gno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s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r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l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l</w:t>
      </w:r>
      <w:r w:rsidR="00604676" w:rsidRPr="00970FFA">
        <w:rPr>
          <w:rFonts w:ascii="Book Antiqua" w:eastAsia="Book Antiqua" w:hAnsi="Book Antiqua" w:cs="Book Antiqua"/>
          <w:vertAlign w:val="superscript"/>
        </w:rPr>
        <w:t>[4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s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bo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Pr="00970FFA">
        <w:rPr>
          <w:rFonts w:ascii="Book Antiqua" w:eastAsia="Book Antiqua" w:hAnsi="Book Antiqua" w:cs="Book Antiqua"/>
          <w:vertAlign w:val="superscript"/>
        </w:rPr>
        <w:t>[4]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nding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O</w:t>
      </w:r>
      <w:r w:rsidRPr="00970FFA">
        <w:rPr>
          <w:rFonts w:ascii="Book Antiqua" w:eastAsia="Book Antiqua" w:hAnsi="Book Antiqua" w:cs="Book Antiqua"/>
        </w:rPr>
        <w:t>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a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reveal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orbidit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2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.8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.8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tov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l</w:t>
      </w:r>
      <w:r w:rsidR="00AF5C45" w:rsidRPr="00970FFA">
        <w:rPr>
          <w:rFonts w:ascii="Book Antiqua" w:eastAsia="Book Antiqua" w:hAnsi="Book Antiqua" w:cs="Book Antiqua"/>
          <w:vertAlign w:val="superscript"/>
        </w:rPr>
        <w:t>[15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four</w:t>
      </w:r>
      <w:r w:rsidRPr="00970FFA">
        <w:rPr>
          <w:rFonts w:ascii="Book Antiqua" w:eastAsia="Book Antiqua" w:hAnsi="Book Antiqua" w:cs="Book Antiqua"/>
        </w:rPr>
        <w:t>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itis</w:t>
      </w:r>
      <w:r w:rsidRPr="00970FFA">
        <w:rPr>
          <w:rFonts w:ascii="Book Antiqua" w:eastAsia="Book Antiqua" w:hAnsi="Book Antiqua" w:cs="Book Antiqua"/>
          <w:vertAlign w:val="superscript"/>
        </w:rPr>
        <w:t>[15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ak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mag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derg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en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ss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ver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e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y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ell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ig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-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brobla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Pr="00970FFA">
        <w:rPr>
          <w:rFonts w:ascii="Book Antiqua" w:eastAsia="Book Antiqua" w:hAnsi="Book Antiqua" w:cs="Book Antiqua"/>
          <w:vertAlign w:val="superscript"/>
        </w:rPr>
        <w:t>[16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mo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2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tur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tiliz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mo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Pr="00970FFA">
        <w:rPr>
          <w:rFonts w:ascii="Book Antiqua" w:eastAsia="Book Antiqua" w:hAnsi="Book Antiqua" w:cs="Book Antiqua"/>
          <w:vertAlign w:val="superscript"/>
        </w:rPr>
        <w:t>[17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glycem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insulinem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s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j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ldw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-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–1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15.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482BBE" w:rsidRPr="00970FFA">
        <w:rPr>
          <w:rFonts w:ascii="Book Antiqua" w:eastAsia="Book Antiqua" w:hAnsi="Book Antiqua" w:cs="Book Antiqua"/>
        </w:rPr>
        <w:t>PY</w:t>
      </w:r>
      <w:r w:rsidRPr="00970FFA">
        <w:rPr>
          <w:rFonts w:ascii="Book Antiqua" w:eastAsia="Book Antiqua" w:hAnsi="Book Antiqua" w:cs="Book Antiqua"/>
        </w:rPr>
        <w:t>)</w:t>
      </w:r>
      <w:r w:rsidRPr="00970FFA">
        <w:rPr>
          <w:rFonts w:ascii="Book Antiqua" w:eastAsia="Book Antiqua" w:hAnsi="Book Antiqua" w:cs="Book Antiqua"/>
          <w:vertAlign w:val="superscript"/>
        </w:rPr>
        <w:t>[5</w:t>
      </w:r>
      <w:r w:rsidR="007757AF" w:rsidRPr="00970FFA">
        <w:rPr>
          <w:rFonts w:ascii="Book Antiqua" w:eastAsia="Book Antiqua" w:hAnsi="Book Antiqua" w:cs="Book Antiqua"/>
          <w:vertAlign w:val="superscript"/>
        </w:rPr>
        <w:t>]</w:t>
      </w:r>
      <w:r w:rsidR="007757AF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-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on</w:t>
      </w:r>
      <w:r w:rsidRPr="00970FFA">
        <w:rPr>
          <w:rFonts w:ascii="Book Antiqua" w:eastAsia="Book Antiqua" w:hAnsi="Book Antiqua" w:cs="Book Antiqua"/>
          <w:vertAlign w:val="superscript"/>
        </w:rPr>
        <w:t>[15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op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fe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y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idelin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ve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color w:val="000000"/>
        </w:rPr>
        <w:t>≥</w:t>
      </w:r>
      <w:r w:rsidR="00407F02" w:rsidRPr="00970FFA">
        <w:rPr>
          <w:rFonts w:ascii="Book Antiqua" w:eastAsia="Book Antiqua" w:hAnsi="Book Antiqua" w:cs="Book Antiqua"/>
          <w:color w:val="000000"/>
        </w:rPr>
        <w:t xml:space="preserve"> </w:t>
      </w:r>
      <w:r w:rsidRPr="00970FFA">
        <w:rPr>
          <w:rFonts w:ascii="Book Antiqua" w:eastAsia="Book Antiqua" w:hAnsi="Book Antiqua" w:cs="Book Antiqua"/>
        </w:rPr>
        <w:t>2000IU/m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five</w:t>
      </w:r>
      <w:r w:rsidR="0044508D" w:rsidRPr="00970FFA">
        <w:rPr>
          <w:rFonts w:ascii="Book Antiqua" w:eastAsia="Book Antiqua" w:hAnsi="Book Antiqua" w:cs="Book Antiqua"/>
        </w:rPr>
        <w:t>-</w:t>
      </w:r>
      <w:r w:rsidRPr="00970FFA">
        <w:rPr>
          <w:rFonts w:ascii="Book Antiqua" w:eastAsia="Book Antiqua" w:hAnsi="Book Antiqua" w:cs="Book Antiqua"/>
        </w:rPr>
        <w:t>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zym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ompens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ve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i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</w:t>
      </w:r>
      <w:r w:rsidR="00F06316" w:rsidRPr="00970FFA">
        <w:rPr>
          <w:rFonts w:ascii="Book Antiqua" w:eastAsia="Book Antiqua" w:hAnsi="Book Antiqua" w:cs="Book Antiqua"/>
        </w:rPr>
        <w:t xml:space="preserve"> months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color w:val="000000"/>
        </w:rPr>
        <w:t>≥</w:t>
      </w:r>
      <w:r w:rsidR="00407F02" w:rsidRPr="00970FFA">
        <w:rPr>
          <w:rFonts w:ascii="Book Antiqua" w:eastAsia="Book Antiqua" w:hAnsi="Book Antiqua" w:cs="Book Antiqua"/>
          <w:color w:val="000000"/>
        </w:rPr>
        <w:t xml:space="preserve"> </w:t>
      </w:r>
      <w:r w:rsidRPr="00970FFA">
        <w:rPr>
          <w:rFonts w:ascii="Book Antiqua" w:eastAsia="Book Antiqua" w:hAnsi="Book Antiqua" w:cs="Book Antiqua"/>
        </w:rPr>
        <w:t>F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i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N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othesiz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neral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ve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.</w:t>
      </w:r>
    </w:p>
    <w:p w14:paraId="37CCA182" w14:textId="054BA23F" w:rsidR="00450F8A" w:rsidRPr="00970FFA" w:rsidRDefault="00450F8A" w:rsidP="006A40E8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ord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glycemi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insulinem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turbanc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eas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lorect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dometri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creati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llbladd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s</w:t>
      </w:r>
      <w:r w:rsidRPr="00970FFA">
        <w:rPr>
          <w:rFonts w:ascii="Book Antiqua" w:eastAsia="Book Antiqua" w:hAnsi="Book Antiqua" w:cs="Book Antiqua"/>
          <w:vertAlign w:val="superscript"/>
        </w:rPr>
        <w:t>[18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2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5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4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r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individuals</w:t>
      </w:r>
      <w:r w:rsidRPr="00970FFA">
        <w:rPr>
          <w:rFonts w:ascii="Book Antiqua" w:eastAsia="Book Antiqua" w:hAnsi="Book Antiqua" w:cs="Book Antiqua"/>
          <w:vertAlign w:val="superscript"/>
        </w:rPr>
        <w:t>[8</w:t>
      </w:r>
      <w:r w:rsidR="007757AF" w:rsidRPr="00970FFA">
        <w:rPr>
          <w:rFonts w:ascii="Book Antiqua" w:eastAsia="Book Antiqua" w:hAnsi="Book Antiqua" w:cs="Book Antiqua"/>
          <w:vertAlign w:val="superscript"/>
        </w:rPr>
        <w:t>]</w:t>
      </w:r>
      <w:r w:rsidR="007757AF" w:rsidRPr="00970FFA">
        <w:rPr>
          <w:rFonts w:ascii="Book Antiqua" w:eastAsia="Book Antiqua" w:hAnsi="Book Antiqua" w:cs="Book Antiqua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si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derl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insulinemi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insulinem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bstrate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express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e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Pr="00970FFA">
        <w:rPr>
          <w:rFonts w:ascii="Book Antiqua" w:eastAsia="Book Antiqua" w:hAnsi="Book Antiqua" w:cs="Book Antiqua"/>
          <w:vertAlign w:val="superscript"/>
        </w:rPr>
        <w:t>[19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lement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2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st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th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le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hie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tisfac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u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v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ge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i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s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d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i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.73</w:t>
      </w:r>
      <w:r w:rsidRPr="00970FFA">
        <w:rPr>
          <w:rFonts w:ascii="Book Antiqua" w:eastAsia="Book Antiqua" w:hAnsi="Book Antiqua" w:cs="Book Antiqua"/>
          <w:vertAlign w:val="superscript"/>
        </w:rPr>
        <w:t>[8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ecific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lfonylurea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mo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cre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.6-fo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Pr="00970FFA">
        <w:rPr>
          <w:rFonts w:ascii="Book Antiqua" w:eastAsia="Book Antiqua" w:hAnsi="Book Antiqua" w:cs="Book Antiqua"/>
          <w:vertAlign w:val="superscript"/>
        </w:rPr>
        <w:t>[20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ere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lfonylure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08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o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.</w:t>
      </w:r>
    </w:p>
    <w:p w14:paraId="661ECB39" w14:textId="4A86876A" w:rsidR="00D1281F" w:rsidRPr="00970FFA" w:rsidRDefault="00450F8A" w:rsidP="00D1281F">
      <w:pPr>
        <w:spacing w:line="360" w:lineRule="auto"/>
        <w:ind w:firstLine="480"/>
        <w:jc w:val="both"/>
        <w:rPr>
          <w:rFonts w:ascii="Book Antiqua" w:eastAsia="Book Antiqua" w:hAnsi="Book Antiqua" w:cs="Book Antiqua"/>
        </w:rPr>
      </w:pP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guan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form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hyperglyc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prot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Pr="00970FFA">
        <w:rPr>
          <w:rFonts w:ascii="Book Antiqua" w:eastAsia="Book Antiqua" w:hAnsi="Book Antiqua" w:cs="Book Antiqua"/>
          <w:vertAlign w:val="superscript"/>
        </w:rPr>
        <w:t>[21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form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8877B0" w:rsidRPr="00970FFA">
        <w:rPr>
          <w:rFonts w:ascii="Book Antiqua" w:hAnsi="Book Antiqua"/>
        </w:rPr>
        <w:t>adenosine monophosphate-activated protein 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wnstre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DE45B1" w:rsidRPr="00970FFA">
        <w:rPr>
          <w:rFonts w:ascii="Book Antiqua" w:hAnsi="Book Antiqua"/>
        </w:rPr>
        <w:t>mammalian target of rapamyc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ay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e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preve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arcinogenesis</w:t>
      </w:r>
      <w:r w:rsidRPr="00970FFA">
        <w:rPr>
          <w:rFonts w:ascii="Book Antiqua" w:eastAsia="Book Antiqua" w:hAnsi="Book Antiqua" w:cs="Book Antiqua"/>
          <w:vertAlign w:val="superscript"/>
        </w:rPr>
        <w:t>[22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e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form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3</w:t>
      </w:r>
      <w:r w:rsidR="007757AF" w:rsidRPr="00970FFA">
        <w:rPr>
          <w:rFonts w:ascii="Book Antiqua" w:eastAsia="Book Antiqua" w:hAnsi="Book Antiqua" w:cs="Book Antiqua"/>
        </w:rPr>
        <w:t>%–</w:t>
      </w:r>
      <w:r w:rsidRPr="00970FFA">
        <w:rPr>
          <w:rFonts w:ascii="Book Antiqua" w:eastAsia="Book Antiqua" w:hAnsi="Book Antiqua" w:cs="Book Antiqua"/>
        </w:rPr>
        <w:t>76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t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Pr="00970FFA">
        <w:rPr>
          <w:rFonts w:ascii="Book Antiqua" w:eastAsia="Book Antiqua" w:hAnsi="Book Antiqua" w:cs="Book Antiqua"/>
          <w:vertAlign w:val="superscript"/>
        </w:rPr>
        <w:t>[8,9]</w:t>
      </w:r>
      <w:r w:rsidRPr="00970FFA">
        <w:rPr>
          <w:rFonts w:ascii="Book Antiqua" w:eastAsia="Book Antiqua" w:hAnsi="Book Antiqua" w:cs="Book Antiqua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b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guan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.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8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1.6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368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whil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cretagog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umul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amma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roenvironmen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F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eatohepatit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NASH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2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6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l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01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opha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form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sym w:font="Symbol" w:char="F062"/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g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ess-acti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/c-J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-term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</w:t>
      </w:r>
      <w:r w:rsidRPr="00970FFA">
        <w:rPr>
          <w:rFonts w:ascii="Book Antiqua" w:eastAsia="Book Antiqua" w:hAnsi="Book Antiqua" w:cs="Book Antiqua"/>
          <w:vertAlign w:val="superscript"/>
        </w:rPr>
        <w:t>[23,24]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nding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u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e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qu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v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qui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arif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GL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a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absorp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xi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bul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GL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nu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S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yc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r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i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el</w:t>
      </w:r>
      <w:r w:rsidRPr="00970FFA">
        <w:rPr>
          <w:rFonts w:ascii="Book Antiqua" w:eastAsia="Book Antiqua" w:hAnsi="Book Antiqua" w:cs="Book Antiqua"/>
          <w:vertAlign w:val="superscript"/>
        </w:rPr>
        <w:t>[25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aH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7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1111EE" w:rsidRPr="00970FFA">
        <w:rPr>
          <w:rFonts w:ascii="Book Antiqua" w:eastAsia="Book Antiqua" w:hAnsi="Book Antiqua" w:cs="Book Antiqua"/>
        </w:rPr>
        <w:t>95%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64</w:t>
      </w:r>
      <w:r w:rsidR="007757AF" w:rsidRPr="00970FFA">
        <w:rPr>
          <w:rFonts w:ascii="Book Antiqua" w:eastAsia="Book Antiqua" w:hAnsi="Book Antiqua" w:cs="Book Antiqua"/>
        </w:rPr>
        <w:t>–</w:t>
      </w:r>
      <w:r w:rsidRPr="00970FFA">
        <w:rPr>
          <w:rFonts w:ascii="Book Antiqua" w:eastAsia="Book Antiqua" w:hAnsi="Book Antiqua" w:cs="Book Antiqua"/>
        </w:rPr>
        <w:t>0.9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=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.010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GL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c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a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GL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genesis.</w:t>
      </w:r>
    </w:p>
    <w:p w14:paraId="7A71F03B" w14:textId="77777777" w:rsidR="00D1281F" w:rsidRPr="00970FFA" w:rsidRDefault="00450F8A" w:rsidP="00D1281F">
      <w:pPr>
        <w:spacing w:line="360" w:lineRule="auto"/>
        <w:ind w:firstLine="480"/>
        <w:jc w:val="both"/>
        <w:rPr>
          <w:rFonts w:ascii="Book Antiqua" w:eastAsia="Book Antiqua" w:hAnsi="Book Antiqua" w:cs="Book Antiqua"/>
        </w:rPr>
      </w:pPr>
      <w:r w:rsidRPr="00970FFA">
        <w:rPr>
          <w:rFonts w:ascii="Book Antiqua" w:eastAsia="Book Antiqua" w:hAnsi="Book Antiqua" w:cs="Book Antiqua"/>
        </w:rPr>
        <w:t>Alth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A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inu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min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t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l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di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ro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dne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st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i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c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l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C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a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u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e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o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insulinemia</w:t>
      </w:r>
      <w:r w:rsidRPr="00970FFA">
        <w:rPr>
          <w:rFonts w:ascii="Book Antiqua" w:eastAsia="Book Antiqua" w:hAnsi="Book Antiqua" w:cs="Book Antiqua"/>
          <w:vertAlign w:val="superscript"/>
        </w:rPr>
        <w:t>[10,11]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li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mmariz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si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7757AF" w:rsidRPr="00970FFA">
        <w:rPr>
          <w:rFonts w:ascii="Book Antiqua" w:eastAsia="Book Antiqua" w:hAnsi="Book Antiqua" w:cs="Book Antiqua"/>
        </w:rPr>
        <w:t>-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mportant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a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ol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ess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lastRenderedPageBreak/>
        <w:t>i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v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tr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orydali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yanhusuo</w:t>
      </w:r>
      <w:r w:rsidRPr="00970FFA">
        <w:rPr>
          <w:rFonts w:ascii="Book Antiqua" w:eastAsia="Book Antiqua" w:hAnsi="Book Antiqua" w:cs="Book Antiqua"/>
          <w:vertAlign w:val="superscript"/>
        </w:rPr>
        <w:t>[26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emarrhen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phodeloides</w:t>
      </w:r>
      <w:r w:rsidRPr="00970FFA">
        <w:rPr>
          <w:rFonts w:ascii="Book Antiqua" w:eastAsia="Book Antiqua" w:hAnsi="Book Antiqua" w:cs="Book Antiqua"/>
          <w:vertAlign w:val="superscript"/>
        </w:rPr>
        <w:t>[27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pre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ophag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di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uerar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ntan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aeon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lactiflor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(pre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a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stasi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orydali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yanhusuo,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e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mari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e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heu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almatum</w:t>
      </w:r>
      <w:r w:rsidRPr="00970FFA">
        <w:rPr>
          <w:rFonts w:ascii="Book Antiqua" w:eastAsia="Book Antiqua" w:hAnsi="Book Antiqua" w:cs="Book Antiqua"/>
          <w:vertAlign w:val="superscript"/>
        </w:rPr>
        <w:t>[28]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ropinquus</w:t>
      </w:r>
      <w:r w:rsidRPr="00970FFA">
        <w:rPr>
          <w:rFonts w:ascii="Book Antiqua" w:eastAsia="Book Antiqua" w:hAnsi="Book Antiqua" w:cs="Book Antiqua"/>
          <w:vertAlign w:val="superscript"/>
        </w:rPr>
        <w:t>[29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agnol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officinalis</w:t>
      </w:r>
      <w:r w:rsidRPr="00970FFA">
        <w:rPr>
          <w:rFonts w:ascii="Book Antiqua" w:eastAsia="Book Antiqua" w:hAnsi="Book Antiqua" w:cs="Book Antiqua"/>
          <w:vertAlign w:val="superscript"/>
        </w:rPr>
        <w:t>[30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7757AF" w:rsidRPr="00970FFA">
        <w:rPr>
          <w:rFonts w:ascii="Book Antiqua" w:eastAsia="Book Antiqua" w:hAnsi="Book Antiqua" w:cs="Book Antiqua"/>
        </w:rPr>
        <w:t>pancrea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β-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a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o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alv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iltiorrhiza</w:t>
      </w:r>
      <w:r w:rsidRPr="00970FFA">
        <w:rPr>
          <w:rFonts w:ascii="Book Antiqua" w:eastAsia="Book Antiqua" w:hAnsi="Book Antiqua" w:cs="Book Antiqua"/>
          <w:vertAlign w:val="superscript"/>
        </w:rPr>
        <w:t>[31,32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agnol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officinalis</w:t>
      </w:r>
      <w:r w:rsidRPr="00970FFA">
        <w:rPr>
          <w:rFonts w:ascii="Book Antiqua" w:eastAsia="Book Antiqua" w:hAnsi="Book Antiqua" w:cs="Book Antiqua"/>
          <w:vertAlign w:val="superscript"/>
        </w:rPr>
        <w:t>[33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m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ge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mo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utellar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aicalensis</w:t>
      </w:r>
      <w:r w:rsidRPr="00970FFA">
        <w:rPr>
          <w:rFonts w:ascii="Book Antiqua" w:eastAsia="Book Antiqua" w:hAnsi="Book Antiqua" w:cs="Book Antiqua"/>
          <w:vertAlign w:val="superscript"/>
        </w:rPr>
        <w:t>[34]</w:t>
      </w:r>
      <w:r w:rsidRPr="00970FFA">
        <w:rPr>
          <w:rFonts w:ascii="Book Antiqua" w:eastAsia="Book Antiqua" w:hAnsi="Book Antiqua" w:cs="Book Antiqua"/>
          <w:i/>
          <w:iCs/>
        </w:rPr>
        <w:t>,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Ophiopogo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aponicas</w:t>
      </w:r>
      <w:r w:rsidRPr="00970FFA">
        <w:rPr>
          <w:rFonts w:ascii="Book Antiqua" w:eastAsia="Book Antiqua" w:hAnsi="Book Antiqua" w:cs="Book Antiqua"/>
          <w:vertAlign w:val="superscript"/>
        </w:rPr>
        <w:t>[35]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emarrhen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phodeloides</w:t>
      </w:r>
      <w:r w:rsidRPr="00970FFA">
        <w:rPr>
          <w:rFonts w:ascii="Book Antiqua" w:eastAsia="Book Antiqua" w:hAnsi="Book Antiqua" w:cs="Book Antiqua"/>
          <w:vertAlign w:val="superscript"/>
        </w:rPr>
        <w:t>[36]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ul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robio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fat-di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i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e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llective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o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erinsulinemi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th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rranted.</w:t>
      </w:r>
    </w:p>
    <w:p w14:paraId="617C0533" w14:textId="28C07472" w:rsidR="00450F8A" w:rsidRPr="00970FFA" w:rsidRDefault="00450F8A" w:rsidP="00D1281F">
      <w:pPr>
        <w:spacing w:line="360" w:lineRule="auto"/>
        <w:ind w:firstLine="480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mp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z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ve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9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’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d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-u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ffici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b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nst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vinc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tcom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fou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ve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mit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idere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rs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f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fou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vironmental/chem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osu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/tobacc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ump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s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mi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nes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mp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fou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ide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is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w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con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ck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r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bora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mag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k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icul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qu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g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mograph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racteristic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or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ma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V/HC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ges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ckgrou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k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r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r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ufactu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ood</w:t>
      </w:r>
      <w:r w:rsidR="00394013" w:rsidRPr="00970FFA">
        <w:rPr>
          <w:rFonts w:ascii="Book Antiqua" w:eastAsia="Book Antiqua" w:hAnsi="Book Antiqua" w:cs="Book Antiqua"/>
        </w:rPr>
        <w:t>-</w:t>
      </w:r>
      <w:r w:rsidRPr="00970FFA">
        <w:rPr>
          <w:rFonts w:ascii="Book Antiqua" w:eastAsia="Book Antiqua" w:hAnsi="Book Antiqua" w:cs="Book Antiqua"/>
        </w:rPr>
        <w:t>manufacturing</w:t>
      </w:r>
      <w:r w:rsidR="00394013" w:rsidRPr="00970FFA">
        <w:rPr>
          <w:rFonts w:ascii="Book Antiqua" w:eastAsia="Book Antiqua" w:hAnsi="Book Antiqua" w:cs="Book Antiqua"/>
        </w:rPr>
        <w:t>-</w:t>
      </w:r>
      <w:r w:rsidRPr="00970FFA">
        <w:rPr>
          <w:rFonts w:ascii="Book Antiqua" w:eastAsia="Book Antiqua" w:hAnsi="Book Antiqua" w:cs="Book Antiqua"/>
        </w:rPr>
        <w:t>practice-cer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pharmaceu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nies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nc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rch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t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lf-pai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ensiv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roximat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$3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$4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nt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F06316" w:rsidRPr="00970FFA">
        <w:rPr>
          <w:rFonts w:ascii="Book Antiqua" w:eastAsia="Book Antiqua" w:hAnsi="Book Antiqua" w:cs="Book Antiqua"/>
        </w:rPr>
        <w:t xml:space="preserve"> months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n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</w:t>
      </w:r>
      <w:r w:rsidR="00394013" w:rsidRPr="00970FFA">
        <w:rPr>
          <w:rFonts w:ascii="Book Antiqua" w:eastAsia="Book Antiqua" w:hAnsi="Book Antiqua" w:cs="Book Antiqua"/>
        </w:rPr>
        <w:t>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</w:t>
      </w:r>
      <w:r w:rsidR="00394013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rcha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ve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ou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nima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urt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t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ecific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ason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gg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i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rresponding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io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rra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fir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nimiz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mitation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-ter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</w:t>
      </w:r>
      <w:r w:rsidR="00D1281F" w:rsidRPr="00970FFA">
        <w:rPr>
          <w:rFonts w:ascii="Book Antiqua" w:eastAsia="Book Antiqua" w:hAnsi="Book Antiqua" w:cs="Book Antiqua"/>
        </w:rPr>
        <w:t>nths</w:t>
      </w:r>
      <w:r w:rsidRPr="00970FFA">
        <w:rPr>
          <w:rFonts w:ascii="Book Antiqua" w:eastAsia="Book Antiqua" w:hAnsi="Book Antiqua" w:cs="Book Antiqua"/>
        </w:rPr>
        <w:t>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gno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st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tastroph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lln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s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ssi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derl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rs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id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</w:t>
      </w:r>
      <w:r w:rsidR="00394013" w:rsidRPr="00970FFA">
        <w:rPr>
          <w:rFonts w:ascii="Book Antiqua" w:eastAsia="Book Antiqua" w:hAnsi="Book Antiqua" w:cs="Book Antiqua"/>
        </w:rPr>
        <w:t>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ve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nding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ter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lu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idanc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rra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in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ion.</w:t>
      </w:r>
    </w:p>
    <w:p w14:paraId="6DE05C1A" w14:textId="77777777" w:rsidR="00450F8A" w:rsidRPr="00970FFA" w:rsidRDefault="00450F8A" w:rsidP="0082435A">
      <w:pPr>
        <w:spacing w:line="360" w:lineRule="auto"/>
        <w:ind w:firstLine="480"/>
        <w:jc w:val="both"/>
        <w:rPr>
          <w:rFonts w:ascii="Book Antiqua" w:hAnsi="Book Antiqua"/>
        </w:rPr>
      </w:pPr>
    </w:p>
    <w:p w14:paraId="533A44D6" w14:textId="77777777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CONCLUSION</w:t>
      </w:r>
    </w:p>
    <w:p w14:paraId="7D6F9516" w14:textId="49544B1D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mportan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r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94013" w:rsidRPr="00970FFA">
        <w:rPr>
          <w:rFonts w:ascii="Book Antiqua" w:eastAsia="Book Antiqua" w:hAnsi="Book Antiqua" w:cs="Book Antiqua"/>
        </w:rPr>
        <w:t>H</w:t>
      </w:r>
      <w:r w:rsidRPr="00970FFA">
        <w:rPr>
          <w:rFonts w:ascii="Book Antiqua" w:eastAsia="Book Antiqua" w:hAnsi="Book Antiqua" w:cs="Book Antiqua"/>
        </w:rPr>
        <w:t>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e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t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mmen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.</w:t>
      </w:r>
    </w:p>
    <w:p w14:paraId="3CB77AE8" w14:textId="77777777" w:rsidR="00450F8A" w:rsidRPr="00970FFA" w:rsidRDefault="00450F8A" w:rsidP="0082435A">
      <w:pPr>
        <w:spacing w:line="360" w:lineRule="auto"/>
        <w:jc w:val="both"/>
        <w:rPr>
          <w:rFonts w:ascii="Book Antiqua" w:hAnsi="Book Antiqua"/>
        </w:rPr>
      </w:pPr>
    </w:p>
    <w:p w14:paraId="5FE8F03A" w14:textId="42A1B28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ARTICLE</w:t>
      </w:r>
      <w:r w:rsidR="00407F02" w:rsidRPr="00970FFA">
        <w:rPr>
          <w:rFonts w:ascii="Book Antiqua" w:eastAsia="Book Antiqua" w:hAnsi="Book Antiqua" w:cs="Book Antiqua"/>
          <w:b/>
          <w:caps/>
          <w:u w:val="single"/>
        </w:rPr>
        <w:t xml:space="preserve"> </w:t>
      </w:r>
      <w:r w:rsidRPr="00970FFA">
        <w:rPr>
          <w:rFonts w:ascii="Book Antiqua" w:eastAsia="Book Antiqua" w:hAnsi="Book Antiqua" w:cs="Book Antiqua"/>
          <w:b/>
          <w:caps/>
          <w:u w:val="single"/>
        </w:rPr>
        <w:t>HIGHLIGHTS</w:t>
      </w:r>
    </w:p>
    <w:p w14:paraId="0654DBE2" w14:textId="7890C9F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background</w:t>
      </w:r>
    </w:p>
    <w:p w14:paraId="0084156B" w14:textId="79609CE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C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f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on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oball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604676" w:rsidRPr="00970FFA">
        <w:rPr>
          <w:rFonts w:ascii="Book Antiqua" w:eastAsia="Book Antiqua" w:hAnsi="Book Antiqua" w:cs="Book Antiqua"/>
        </w:rPr>
        <w:t>HC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toge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y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al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it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o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ers.</w:t>
      </w:r>
    </w:p>
    <w:p w14:paraId="663652B4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4D0FC35E" w14:textId="1C9431C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motivation</w:t>
      </w:r>
    </w:p>
    <w:p w14:paraId="70C6DBBD" w14:textId="520ADAE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Previ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wev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-ter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ces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duct</w:t>
      </w:r>
      <w:r w:rsidR="003D2D86" w:rsidRPr="00970FFA">
        <w:rPr>
          <w:rFonts w:ascii="Book Antiqua" w:eastAsia="Book Antiqua" w:hAnsi="Book Antiqua" w:cs="Book Antiqua"/>
        </w:rPr>
        <w:t>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pulation-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t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NHIRD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estig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.</w:t>
      </w:r>
    </w:p>
    <w:p w14:paraId="17E8E5C3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CC3264E" w14:textId="1D01ACB3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objectives</w:t>
      </w:r>
    </w:p>
    <w:p w14:paraId="45A16E94" w14:textId="1130255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bj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valu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e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.</w:t>
      </w:r>
    </w:p>
    <w:p w14:paraId="5D1C015A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166CAE84" w14:textId="58D519C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methods</w:t>
      </w:r>
    </w:p>
    <w:p w14:paraId="626FC91B" w14:textId="0888723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qui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iwa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dent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D2D86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</w:t>
      </w:r>
      <w:r w:rsidR="000E036F" w:rsidRPr="00970FFA">
        <w:rPr>
          <w:rFonts w:ascii="Book Antiqua" w:eastAsia="Book Antiqua" w:hAnsi="Book Antiqua" w:cs="Book Antiqua"/>
        </w:rPr>
        <w:t>nths</w:t>
      </w:r>
      <w:r w:rsidRPr="00970FFA">
        <w:rPr>
          <w:rFonts w:ascii="Book Antiqua" w:eastAsia="Book Antiqua" w:hAnsi="Book Antiqua" w:cs="Book Antiqua"/>
        </w:rPr>
        <w:t>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fin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D2D86"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b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F06316" w:rsidRPr="00970FFA">
        <w:rPr>
          <w:rFonts w:ascii="Book Antiqua" w:eastAsia="Book Antiqua" w:hAnsi="Book Antiqua" w:cs="Book Antiqua"/>
        </w:rPr>
        <w:t xml:space="preserve"> months </w:t>
      </w:r>
      <w:r w:rsidRPr="00970FFA">
        <w:rPr>
          <w:rFonts w:ascii="Book Antiqua" w:eastAsia="Book Antiqua" w:hAnsi="Book Antiqua" w:cs="Book Antiqua"/>
        </w:rPr>
        <w:t>p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n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llow-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D2D86" w:rsidRPr="00970FFA">
        <w:rPr>
          <w:rFonts w:ascii="Book Antiqua" w:eastAsia="Book Antiqua" w:hAnsi="Book Antiqua" w:cs="Book Antiqua"/>
        </w:rPr>
        <w:t>analy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olved.</w:t>
      </w:r>
    </w:p>
    <w:p w14:paraId="7582F1C3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3B81C7B1" w14:textId="3195845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results</w:t>
      </w:r>
    </w:p>
    <w:p w14:paraId="7CD6A2E5" w14:textId="2B71AE5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W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roll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5714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684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405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lu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ch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ab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mi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u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ificant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&gt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a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mu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us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ropinqu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alvi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iltiorrhiz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ung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stragalu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ropinqu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Trichosanthe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kirilowii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</w:rPr>
        <w:t>Max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(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g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anwhil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mulas.</w:t>
      </w:r>
    </w:p>
    <w:p w14:paraId="513423FA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855002A" w14:textId="10DE9A3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conclusions</w:t>
      </w:r>
    </w:p>
    <w:p w14:paraId="4FF43D00" w14:textId="3FC6A49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t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ea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%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thermor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e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rviv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</w:p>
    <w:p w14:paraId="67D4F87F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04E159F" w14:textId="4DA6AD1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i/>
        </w:rPr>
        <w:t>Research</w:t>
      </w:r>
      <w:r w:rsidR="00407F02" w:rsidRPr="00970FFA">
        <w:rPr>
          <w:rFonts w:ascii="Book Antiqua" w:eastAsia="Book Antiqua" w:hAnsi="Book Antiqua" w:cs="Book Antiqua"/>
          <w:b/>
          <w:i/>
        </w:rPr>
        <w:t xml:space="preserve"> </w:t>
      </w:r>
      <w:r w:rsidRPr="00970FFA">
        <w:rPr>
          <w:rFonts w:ascii="Book Antiqua" w:eastAsia="Book Antiqua" w:hAnsi="Book Antiqua" w:cs="Book Antiqua"/>
          <w:b/>
          <w:i/>
        </w:rPr>
        <w:t>perspectives</w:t>
      </w:r>
    </w:p>
    <w:p w14:paraId="7EA06DC4" w14:textId="2DE1B99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Si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ative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a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on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rge-sca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h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sp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i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qui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ults.</w:t>
      </w:r>
    </w:p>
    <w:p w14:paraId="6BA005E4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50EE83F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caps/>
          <w:u w:val="single"/>
        </w:rPr>
        <w:t>ACKNOWLEDGEMENTS</w:t>
      </w:r>
    </w:p>
    <w:p w14:paraId="57F0B2CB" w14:textId="233CD37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h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u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n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m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dd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ofrea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uscript.</w:t>
      </w:r>
    </w:p>
    <w:p w14:paraId="480803F7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68CFBFC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REFERENCES</w:t>
      </w:r>
    </w:p>
    <w:p w14:paraId="19ABE9E9" w14:textId="6896314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bookmarkStart w:id="657" w:name="OLE_LINK1409"/>
      <w:bookmarkStart w:id="658" w:name="OLE_LINK1410"/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idambaranathan-Reghupaty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s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rk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HCC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pidemi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ti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lassifica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dv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nce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4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-6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57942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bs.acr.2020.10.001]</w:t>
      </w:r>
    </w:p>
    <w:p w14:paraId="733950C1" w14:textId="110B45B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Rumgay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rl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rt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org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brah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mme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EP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erjomatar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oba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urd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m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btyp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u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6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8-11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94255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ca.2021.11.023]</w:t>
      </w:r>
    </w:p>
    <w:p w14:paraId="78DBF665" w14:textId="6B5A9AD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Vogel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y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pisoch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l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borowsk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Lanc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0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345-136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608466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S0140-6736(22)01200-4]</w:t>
      </w:r>
    </w:p>
    <w:p w14:paraId="29886B51" w14:textId="1CB4DA2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D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ina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o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ad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ym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ber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o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nd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Na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v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Gastroenter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Hepat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6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89-60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43993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38/s41575-019-0186-y]</w:t>
      </w:r>
    </w:p>
    <w:p w14:paraId="7189C82E" w14:textId="12F01ABB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lastRenderedPageBreak/>
        <w:t>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agnell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E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cer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uss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ppol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gnel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pidemi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ti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ri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fe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8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7-1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34713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7/s15010-019-01345-y]</w:t>
      </w:r>
    </w:p>
    <w:p w14:paraId="4DD19109" w14:textId="7F7AEF9B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u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velop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V-infec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A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rehens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rcin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497-150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60200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93/carcin/bgy099]</w:t>
      </w:r>
    </w:p>
    <w:p w14:paraId="7BB5D7B7" w14:textId="319EC04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antovan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rg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otligh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Trans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5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75809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21037/atm.2017.04.41]</w:t>
      </w:r>
    </w:p>
    <w:p w14:paraId="0A217255" w14:textId="185EA83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laz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orre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ff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rabot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azzabosc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iannin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Hepat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6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880-189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523919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2/hep.32439]</w:t>
      </w:r>
    </w:p>
    <w:p w14:paraId="402BDB41" w14:textId="2C4F411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osett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anc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icotr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ciut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rli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ecch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rr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s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se-cont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al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althc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tiliz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bas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epidemi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Drug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a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771-77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601367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2/pds.3801]</w:t>
      </w:r>
    </w:p>
    <w:p w14:paraId="6D87252D" w14:textId="2434C01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ven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ecu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4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682846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molecules21020142]</w:t>
      </w:r>
    </w:p>
    <w:p w14:paraId="74AA2402" w14:textId="24466FD5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r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oa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lant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er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ru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cover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ogy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(Basel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287222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biology9090252]</w:t>
      </w:r>
    </w:p>
    <w:p w14:paraId="3E3459E3" w14:textId="5D59F83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h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gli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gli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ssanti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gred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di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mbranace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stema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ini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v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5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5-32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57234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2174/1389557515666150227113431]</w:t>
      </w:r>
    </w:p>
    <w:p w14:paraId="7969285C" w14:textId="257FC32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ff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di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TCM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mbranace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rcu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nyuj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mo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s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rmaliz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mor-deri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Endothel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ticance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39-27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17710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21873/anticanres.13400]</w:t>
      </w:r>
    </w:p>
    <w:p w14:paraId="523E5BE3" w14:textId="383E1C7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inheir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S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lla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on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ow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tekr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cGlyn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obetz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ti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ce-ethnic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lorid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Live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01-12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208700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11/</w:t>
      </w:r>
      <w:r w:rsidR="00237E19" w:rsidRPr="00970FFA">
        <w:rPr>
          <w:rFonts w:ascii="Book Antiqua" w:eastAsia="Book Antiqua" w:hAnsi="Book Antiqua" w:cs="Book Antiqua"/>
        </w:rPr>
        <w:t>l</w:t>
      </w:r>
      <w:r w:rsidRPr="00970FFA">
        <w:rPr>
          <w:rFonts w:ascii="Book Antiqua" w:eastAsia="Book Antiqua" w:hAnsi="Book Antiqua" w:cs="Book Antiqua"/>
        </w:rPr>
        <w:t>iv.14409]</w:t>
      </w:r>
    </w:p>
    <w:p w14:paraId="3D580714" w14:textId="4D5F6D8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attovich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G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offolin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agn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na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Gastroenter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2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35-S5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50810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53/j.gastro.2004.09.014]</w:t>
      </w:r>
    </w:p>
    <w:p w14:paraId="75146E84" w14:textId="3FB00E9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aglier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enn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sselev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br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-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ibroblas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95997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ijms20071723]</w:t>
      </w:r>
    </w:p>
    <w:p w14:paraId="2BE0BF81" w14:textId="6A2658B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chupp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dh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rrhosi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Lanc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7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838-85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832893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S0140-6736(08)60383-9]</w:t>
      </w:r>
    </w:p>
    <w:p w14:paraId="681F93F3" w14:textId="09996A3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ingh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udh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p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K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ophysi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n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agemen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06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91-100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11927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biopha.2018.06.095]</w:t>
      </w:r>
    </w:p>
    <w:p w14:paraId="1E7BB42F" w14:textId="47D3F64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1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X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01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20268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37979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55/2017/5202684]</w:t>
      </w:r>
    </w:p>
    <w:p w14:paraId="0ABC3FED" w14:textId="40566BA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e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aris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is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ien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imepir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iclazid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Diabete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ta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5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83-8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77856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diabet.2017.06.007]</w:t>
      </w:r>
    </w:p>
    <w:p w14:paraId="72ED1A32" w14:textId="19BF8E11" w:rsidR="00A77B3E" w:rsidRPr="00970FFA" w:rsidRDefault="001A373D" w:rsidP="0082435A">
      <w:pPr>
        <w:spacing w:line="360" w:lineRule="auto"/>
        <w:jc w:val="both"/>
        <w:rPr>
          <w:rFonts w:ascii="Book Antiqua" w:hAnsi="Book Antiqua"/>
          <w:lang w:val="pt-PT"/>
        </w:rPr>
      </w:pPr>
      <w:r w:rsidRPr="00970FFA">
        <w:rPr>
          <w:rFonts w:ascii="Book Antiqua" w:eastAsia="Book Antiqua" w:hAnsi="Book Antiqua" w:cs="Book Antiqua"/>
        </w:rPr>
        <w:t>2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allik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R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wdhu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form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  <w:lang w:val="pt-PT"/>
        </w:rPr>
        <w:t>Diabetes</w:t>
      </w:r>
      <w:r w:rsidR="00407F02" w:rsidRPr="00970FFA">
        <w:rPr>
          <w:rFonts w:ascii="Book Antiqua" w:eastAsia="Book Antiqua" w:hAnsi="Book Antiqua" w:cs="Book Antiqua"/>
          <w:i/>
          <w:iCs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  <w:lang w:val="pt-PT"/>
        </w:rPr>
        <w:t>Res</w:t>
      </w:r>
      <w:r w:rsidR="00407F02" w:rsidRPr="00970FFA">
        <w:rPr>
          <w:rFonts w:ascii="Book Antiqua" w:eastAsia="Book Antiqua" w:hAnsi="Book Antiqua" w:cs="Book Antiqua"/>
          <w:i/>
          <w:iCs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  <w:lang w:val="pt-PT"/>
        </w:rPr>
        <w:t>Clin</w:t>
      </w:r>
      <w:r w:rsidR="00407F02" w:rsidRPr="00970FFA">
        <w:rPr>
          <w:rFonts w:ascii="Book Antiqua" w:eastAsia="Book Antiqua" w:hAnsi="Book Antiqua" w:cs="Book Antiqua"/>
          <w:i/>
          <w:iCs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  <w:lang w:val="pt-PT"/>
        </w:rPr>
        <w:t>Pract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2018;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lang w:val="pt-PT"/>
        </w:rPr>
        <w:t>143</w:t>
      </w:r>
      <w:r w:rsidRPr="00970FFA">
        <w:rPr>
          <w:rFonts w:ascii="Book Antiqua" w:eastAsia="Book Antiqua" w:hAnsi="Book Antiqua" w:cs="Book Antiqua"/>
          <w:lang w:val="pt-PT"/>
        </w:rPr>
        <w:t>: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409-419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[PMID: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29807101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DOI:</w:t>
      </w:r>
      <w:r w:rsidR="00407F02" w:rsidRPr="00970FFA">
        <w:rPr>
          <w:rFonts w:ascii="Book Antiqua" w:eastAsia="Book Antiqua" w:hAnsi="Book Antiqua" w:cs="Book Antiqua"/>
          <w:lang w:val="pt-PT"/>
        </w:rPr>
        <w:t xml:space="preserve"> </w:t>
      </w:r>
      <w:r w:rsidRPr="00970FFA">
        <w:rPr>
          <w:rFonts w:ascii="Book Antiqua" w:eastAsia="Book Antiqua" w:hAnsi="Book Antiqua" w:cs="Book Antiqua"/>
          <w:lang w:val="pt-PT"/>
        </w:rPr>
        <w:t>10.1016/j.diabres.2018.05.023]</w:t>
      </w:r>
    </w:p>
    <w:p w14:paraId="0D12EBB9" w14:textId="4DB4ED2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Gallagher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EJ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Ro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formin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nec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Y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ca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24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4-6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221189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11/j.1749-6632.2011.06285.x]</w:t>
      </w:r>
    </w:p>
    <w:p w14:paraId="29E9DFEA" w14:textId="72896653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raus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G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lv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u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V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s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ss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rcza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un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S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liveir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raglutid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agon-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ptide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o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opha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nesc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G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u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80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2-4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50157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phar.2017.05.015]</w:t>
      </w:r>
    </w:p>
    <w:p w14:paraId="0C3FE755" w14:textId="2B31C6C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mad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tsushima-Nishiwak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obaya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c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ozaw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P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g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ess-acti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/c-J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-term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rch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che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phy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0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885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77150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abb.2021.108851]</w:t>
      </w:r>
    </w:p>
    <w:p w14:paraId="0A9A5AC2" w14:textId="679F098B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aj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ishimur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k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ikaw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kani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rukaw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awaratan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ta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riy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misak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oshij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di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transpor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aglifloz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nu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gioge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ptak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42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712-172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20533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2/ijc.31193]</w:t>
      </w:r>
    </w:p>
    <w:p w14:paraId="5E9884C3" w14:textId="696CEBB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i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X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PK-Med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witch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ytochem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o-Tetrahydropalmat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l-THP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m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taboli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94056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metabo11120811]</w:t>
      </w:r>
    </w:p>
    <w:p w14:paraId="1C2A2733" w14:textId="6B79D21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J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mosapon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II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v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tum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u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emarrhe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phodeloid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teroi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4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5-13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29654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steroids.2018.09.014]</w:t>
      </w:r>
    </w:p>
    <w:p w14:paraId="182E9AC2" w14:textId="361743B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R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rifi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hraquinone-Glyco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pa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he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lmat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ecu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01379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molecules24081454]</w:t>
      </w:r>
    </w:p>
    <w:p w14:paraId="4EF3C60A" w14:textId="1813650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2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gyem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van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mbranace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ytochem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tituen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vi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as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ompleme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lterna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3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01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5464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434871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55/2013/654643]</w:t>
      </w:r>
    </w:p>
    <w:p w14:paraId="790144FF" w14:textId="204D05E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uh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S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gnol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crea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β-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hylglyoxal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ysfunc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e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era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7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1-10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91930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cbi.2017.09.014]</w:t>
      </w:r>
    </w:p>
    <w:p w14:paraId="40C0E2E6" w14:textId="35B7E6A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tt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shino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nu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PC1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I3K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K/E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21302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ijms19092719]</w:t>
      </w:r>
    </w:p>
    <w:p w14:paraId="42CD5990" w14:textId="3A89B3D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T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shino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as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moo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usc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rge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-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/phosphatidylinositol-3-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u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85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3-10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87838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phar.2019.03.021]</w:t>
      </w:r>
    </w:p>
    <w:p w14:paraId="5AF1B224" w14:textId="7763681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cKeow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T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r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gnol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st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tr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ticance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4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333-633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5368232]</w:t>
      </w:r>
    </w:p>
    <w:p w14:paraId="054BFE33" w14:textId="3BBBE74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aradar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Rahim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V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kar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seinzade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mi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uen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utellar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calen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w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tituent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cali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calei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ain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ndrome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ytothe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5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558-357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59094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2/ptr.7046]</w:t>
      </w:r>
    </w:p>
    <w:p w14:paraId="4F63AC50" w14:textId="59C7A405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phiopogon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evi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ndrom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ng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uctu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robio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ASEB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2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139-11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08476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96/fj.201700741RR]</w:t>
      </w:r>
    </w:p>
    <w:p w14:paraId="3DD66556" w14:textId="4CBF62C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emarrhe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phodelo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ul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robio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to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crea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n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3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1095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37899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biopha.2020.110954]</w:t>
      </w:r>
    </w:p>
    <w:p w14:paraId="64FA59C6" w14:textId="507B213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he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lmat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nu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stea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P-Activ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i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51-56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10916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42/S0192415X16500300]</w:t>
      </w:r>
    </w:p>
    <w:p w14:paraId="7352F058" w14:textId="3C7A26C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3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a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u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mod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fat-di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pi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umul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kelet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uscl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u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8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94-20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02055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phar.2016.03.049]</w:t>
      </w:r>
    </w:p>
    <w:p w14:paraId="4FDB63FE" w14:textId="6E1720E5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lastRenderedPageBreak/>
        <w:t>3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B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he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lmat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er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du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a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crip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thno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32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2-7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55386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jep.2018.12.019]</w:t>
      </w:r>
    </w:p>
    <w:p w14:paraId="2E97E336" w14:textId="0885E62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i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Q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l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ltiorrhiz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ytochemistr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fet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yto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58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287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85158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phymed.2019.152871]</w:t>
      </w:r>
    </w:p>
    <w:p w14:paraId="13F46397" w14:textId="3DF2FA7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az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I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rarc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mchandan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li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rw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rul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h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ver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shinon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ri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l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ltiorrhiz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Danshen)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xplo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Targe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titumo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3-17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604619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7349/etat.2020.00010]</w:t>
      </w:r>
    </w:p>
    <w:p w14:paraId="219D4A96" w14:textId="4778090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two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lo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mbranace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n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Trans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3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93003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21037/atm.2019.10.118]</w:t>
      </w:r>
    </w:p>
    <w:p w14:paraId="2A430ED8" w14:textId="29080D3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u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reas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ch1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8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51-55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27959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892/ijmm.2016.2632]</w:t>
      </w:r>
    </w:p>
    <w:p w14:paraId="699D50B4" w14:textId="2A7C3F4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v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P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tragal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har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-lik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enotyp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ur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e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ariz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mour-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crophag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5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33-153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72657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80/13880209.2021.1991384]</w:t>
      </w:r>
    </w:p>
    <w:p w14:paraId="532DFA3B" w14:textId="5A245E2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ipterygi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lfordi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ok.F.-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ichosanth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rilowi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x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co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dne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etwo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cking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ro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4077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638613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89/fphar.2022.940773]</w:t>
      </w:r>
    </w:p>
    <w:p w14:paraId="25E59868" w14:textId="3E4FD93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s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oglyc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ichosanth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rilowi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titu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olv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ep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MC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ompleme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lter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10020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86/s12906-017-1578-6]</w:t>
      </w:r>
    </w:p>
    <w:p w14:paraId="741481A1" w14:textId="0A49E6E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ha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K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r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ichosanth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rilowii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ck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erob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ycoly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Nut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3-34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54400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80/01635581.2021.1882508]</w:t>
      </w:r>
    </w:p>
    <w:p w14:paraId="51BDF200" w14:textId="5FB61B2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erari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ol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erar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b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Willd.)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eptozotocin-diabetogen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mo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nc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oo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e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Toxi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3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6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1-3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392787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fct.2013.07.077]</w:t>
      </w:r>
    </w:p>
    <w:p w14:paraId="7EF9D538" w14:textId="5EA74D1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4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erar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b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s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tur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i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4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419-144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65991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42/S0192415X19500733]</w:t>
      </w:r>
    </w:p>
    <w:p w14:paraId="5175C2C6" w14:textId="40A0561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ho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erar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a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sta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R-21-med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TEN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ppr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pithelial-mesenchym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nsi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raz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5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888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229469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590/1414-431X20198882]</w:t>
      </w:r>
    </w:p>
    <w:p w14:paraId="2DBE0278" w14:textId="2D1BEC7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queo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rophular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ingpoen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mprov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nsitiv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PK-med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LRP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ammasom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ytomedic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0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430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57924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phymed.2022.154308]</w:t>
      </w:r>
    </w:p>
    <w:p w14:paraId="6D717594" w14:textId="49A380E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Re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ytochemistr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di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rophular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ingpoen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ms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thno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6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1368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33859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jep.2020.113688]</w:t>
      </w:r>
    </w:p>
    <w:p w14:paraId="34B8B39D" w14:textId="10D3F37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gon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creas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xorubic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nsitiv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wn-regul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R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el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(Noisy-le-grand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6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3-12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6638893]</w:t>
      </w:r>
    </w:p>
    <w:p w14:paraId="2CCF69D3" w14:textId="50C1AA6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utellar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calen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evi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b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ul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amma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I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074403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ijms20030727]</w:t>
      </w:r>
    </w:p>
    <w:p w14:paraId="2C1B8AB0" w14:textId="43BC539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lastRenderedPageBreak/>
        <w:t>5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i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rge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chan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utellar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calen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ma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oinformatic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On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022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876271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519074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155/2022/8762717]</w:t>
      </w:r>
    </w:p>
    <w:p w14:paraId="37A43CE8" w14:textId="7917393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DG-1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phiopog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ponic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er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oglyc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I3K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K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e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thno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43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7-35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277683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jep.2012.06.050]</w:t>
      </w:r>
    </w:p>
    <w:p w14:paraId="32C16840" w14:textId="032C060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ua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phiopogonin</w:t>
      </w:r>
      <w:r w:rsidRPr="00970FFA">
        <w:rPr>
          <w:rFonts w:ascii="Book Antiqua" w:eastAsia="Book Antiqua" w:hAnsi="Book Antiqua" w:cs="Book Antiqua"/>
        </w:rPr>
        <w:noBreakHyphen/>
        <w:t>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rge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TP1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ligna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g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I3K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P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516985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892/mmr.2022.12638]</w:t>
      </w:r>
    </w:p>
    <w:p w14:paraId="40C91C2B" w14:textId="2D57F5E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s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te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n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activ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soci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gnolol-Enhan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ica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rafeni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tr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Viv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ancer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(Basel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90588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cancers12010087]</w:t>
      </w:r>
    </w:p>
    <w:p w14:paraId="7E4A6AF2" w14:textId="426F82A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5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h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nnamom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ss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l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adi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ytochemistr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harmacolog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xicolog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olecu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9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55782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molecules24193473]</w:t>
      </w:r>
    </w:p>
    <w:p w14:paraId="07F5B124" w14:textId="7A4D2F6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oo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E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w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lay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ccurr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-ras12V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ong-ter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nnamaldehyd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u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530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70-27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640594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phar.2005.11.053]</w:t>
      </w:r>
    </w:p>
    <w:p w14:paraId="779962DA" w14:textId="2E55F14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hattamisr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o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udhu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de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lec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iochem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talp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evi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lication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molecu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67259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90/biom11020323]</w:t>
      </w:r>
    </w:p>
    <w:p w14:paraId="52724EEA" w14:textId="2E2A3F4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a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C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s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ter-extrac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yci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rbar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hmann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tinos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Worl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Gastroenter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2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478-448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687485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748/wjg.v12.i28.4478]</w:t>
      </w:r>
    </w:p>
    <w:p w14:paraId="064A3B75" w14:textId="7CD4907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lastRenderedPageBreak/>
        <w:t>6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W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u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gelic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en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gul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uco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pi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ord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eptozotocin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rou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lev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ycog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ve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duc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ammato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cto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oo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un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6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902-90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56300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39/c4fo00859f]</w:t>
      </w:r>
    </w:p>
    <w:p w14:paraId="68D79FD0" w14:textId="0D1C795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gelic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nen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m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r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s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22-bea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oo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un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6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33-103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675769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39/c5fo00855g]</w:t>
      </w:r>
    </w:p>
    <w:p w14:paraId="331AE420" w14:textId="2234E46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asir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kbar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imrouz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uyvar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hamad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fflow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i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mprov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eroid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ermat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llit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ul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n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press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vol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eroidogene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lamm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xid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es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thno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75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1413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389428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jep.2021.114139]</w:t>
      </w:r>
    </w:p>
    <w:p w14:paraId="29AE793E" w14:textId="6481A0F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droxysaffl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ello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giogene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ck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RK/MAP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F-κ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gnal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2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umor-bear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u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5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5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5-11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572034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ejphar.2015.02.015]</w:t>
      </w:r>
    </w:p>
    <w:p w14:paraId="256DFC4B" w14:textId="3861425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nefic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eoniflor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alcoh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Rep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7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481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830022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38/srep44819]</w:t>
      </w:r>
    </w:p>
    <w:p w14:paraId="077488A4" w14:textId="103C82B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e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M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su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y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M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eonia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di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row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5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epend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Life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c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02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7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267-227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221537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s0024-3205(02)01962-8]</w:t>
      </w:r>
    </w:p>
    <w:p w14:paraId="1CAAA252" w14:textId="2BFA43F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6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X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eoniflori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atu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du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ultip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arge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v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eases-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n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ro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53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241099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89/fphar.2020.00531]</w:t>
      </w:r>
    </w:p>
    <w:p w14:paraId="5921D3BE" w14:textId="4467A344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asc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rador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sad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olicel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trali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g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s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yci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rbar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s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urifica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uctur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aracteris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evide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bo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oglyca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ypolipidaem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oo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Che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5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77-38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54846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foodchem.2018.01.176]</w:t>
      </w:r>
    </w:p>
    <w:p w14:paraId="01C50375" w14:textId="3ACBC99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Zhao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XQ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u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yci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arbaru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eav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lior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yp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dulat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fil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robio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position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th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0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2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955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173458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biopha.2019.109559]</w:t>
      </w:r>
    </w:p>
    <w:p w14:paraId="7E225466" w14:textId="7C2D7BD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e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o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emarrhe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poni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enu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a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-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be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vi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RS-1/PI3K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J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thno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277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1425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05235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jep.2021.114251]</w:t>
      </w:r>
    </w:p>
    <w:p w14:paraId="060CD668" w14:textId="1467CDC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Ka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H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K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K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he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o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inseno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p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nax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ins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i-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iv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wn-regul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GF-1R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rea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nc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la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oods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Hu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Nut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66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8-30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174843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7/s11130-011-0242-4]</w:t>
      </w:r>
    </w:p>
    <w:p w14:paraId="3589F5E0" w14:textId="6D4C845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i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Q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u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i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toginsenos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t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GR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gon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u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X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tagon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eviat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ig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et-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be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ul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ist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ic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cta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Sin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1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541-1554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22186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apsb.2021.03.038]</w:t>
      </w:r>
    </w:p>
    <w:p w14:paraId="08AA5EA8" w14:textId="7F1326B5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5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a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L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rapeut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tent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insenosid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juva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reat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abete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Front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Pharmac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9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23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765322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3389/fphar.2018.00423]</w:t>
      </w:r>
    </w:p>
    <w:p w14:paraId="0AFE0310" w14:textId="76D4577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Qu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Y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h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o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FM-detec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meric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inse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o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t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icr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8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0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-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9049926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16/j.micron.2017.10.003]</w:t>
      </w:r>
    </w:p>
    <w:p w14:paraId="4DC840D9" w14:textId="6DE62BD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7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afari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far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ghada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mam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amialahmad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ohammadpou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H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ahebk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ycyrrhiz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abr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Licorice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ffe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taboli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yndrome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Adv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Exp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Med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1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328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85-400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3498149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7/978-3-030-73234-9_25]</w:t>
      </w:r>
    </w:p>
    <w:p w14:paraId="166C9BFA" w14:textId="7027155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78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en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J</w:t>
      </w:r>
      <w:r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u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lycyrrhiz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olysacchari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uc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optos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hib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lifer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um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arcinom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ell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ock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I3K/AK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lastRenderedPageBreak/>
        <w:t>sig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athway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Tumour</w:t>
      </w:r>
      <w:r w:rsidR="00407F02" w:rsidRPr="00970FFA">
        <w:rPr>
          <w:rFonts w:ascii="Book Antiqua" w:eastAsia="Book Antiqua" w:hAnsi="Book Antiqua" w:cs="Book Antiqua"/>
          <w:i/>
          <w:iCs/>
        </w:rPr>
        <w:t xml:space="preserve"> </w:t>
      </w:r>
      <w:r w:rsidRPr="00970FFA">
        <w:rPr>
          <w:rFonts w:ascii="Book Antiqua" w:eastAsia="Book Antiqua" w:hAnsi="Book Antiqua" w:cs="Book Antiqua"/>
          <w:i/>
          <w:iCs/>
        </w:rPr>
        <w:t>Bio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13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34</w:t>
      </w:r>
      <w:r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381-138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[PMID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3580179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OI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.1007/s13277-013-0746-7]</w:t>
      </w:r>
    </w:p>
    <w:bookmarkEnd w:id="657"/>
    <w:bookmarkEnd w:id="658"/>
    <w:p w14:paraId="5FA882CF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  <w:sectPr w:rsidR="00A77B3E" w:rsidRPr="00970FFA" w:rsidSect="00A5212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EAF39DB" w14:textId="7777777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lastRenderedPageBreak/>
        <w:t>Footnotes</w:t>
      </w:r>
    </w:p>
    <w:p w14:paraId="034B6DAA" w14:textId="7B285B9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Institutional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review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boar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atement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pprov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stitu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oar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edic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niversit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ospit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thic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ittee</w:t>
      </w:r>
      <w:r w:rsidR="00237E19" w:rsidRPr="00970FFA">
        <w:rPr>
          <w:rFonts w:ascii="Book Antiqua" w:eastAsia="Book Antiqua" w:hAnsi="Book Antiqua" w:cs="Book Antiqua"/>
        </w:rPr>
        <w:t>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237E19" w:rsidRPr="00970FFA">
        <w:rPr>
          <w:rFonts w:ascii="Book Antiqua" w:eastAsia="Book Antiqua" w:hAnsi="Book Antiqua" w:cs="Book Antiqua"/>
        </w:rPr>
        <w:t>No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MUH109-REC2-031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CR-3).</w:t>
      </w:r>
    </w:p>
    <w:p w14:paraId="7FBAC3D5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3AF7C19C" w14:textId="35B033B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Informe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onsent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atement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vail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rac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om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HIRD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cord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s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e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onymiz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i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alysi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u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quirem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ritt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form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s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ived.</w:t>
      </w:r>
    </w:p>
    <w:p w14:paraId="4DCB588F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0D114C74" w14:textId="5D903F3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Conflict-of-interest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atement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Al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h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por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leva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nflic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ter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ticle.</w:t>
      </w:r>
    </w:p>
    <w:p w14:paraId="6BAEC432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2AA9AC00" w14:textId="35C29497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Data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haring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atement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atase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enera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ud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vailab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p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que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rrespon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h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eng.teng@yahoo.com.</w:t>
      </w:r>
    </w:p>
    <w:p w14:paraId="4A383CF6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A8795B6" w14:textId="1B86B10F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STROB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atement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utho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a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a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O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ement-checkl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em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manuscrip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par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s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i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ROB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tatement-checklis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ems.</w:t>
      </w:r>
    </w:p>
    <w:p w14:paraId="6E8759FB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5993DD7B" w14:textId="45E499E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Open-Access: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tic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pen-acces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tic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a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a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lec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-ho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dito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ul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er-review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er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ers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tribu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ccord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re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mon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ttribu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Commerci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C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Y-N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4.0)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cens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hi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rmit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ther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stribute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mix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dapt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uil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p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commercially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cen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i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erivativ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k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ifferen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erms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vid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rigi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ork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per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u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non-commercial.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ee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ttps://creativecommons.org/Licenses/by-nc/4.0/</w:t>
      </w:r>
    </w:p>
    <w:p w14:paraId="18A495B9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7D108C1B" w14:textId="0E15CBFB" w:rsidR="00A77B3E" w:rsidRPr="00970FFA" w:rsidRDefault="001A373D" w:rsidP="0082435A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970FFA">
        <w:rPr>
          <w:rFonts w:ascii="Book Antiqua" w:eastAsia="Book Antiqua" w:hAnsi="Book Antiqua" w:cs="Book Antiqua"/>
          <w:b/>
        </w:rPr>
        <w:t>Provenance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and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peer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review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Unsolicite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rticle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xternall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e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reviewed.</w:t>
      </w:r>
    </w:p>
    <w:p w14:paraId="1211132C" w14:textId="77777777" w:rsidR="00237E19" w:rsidRPr="00970FFA" w:rsidRDefault="00237E19" w:rsidP="0082435A">
      <w:pPr>
        <w:spacing w:line="360" w:lineRule="auto"/>
        <w:jc w:val="both"/>
        <w:rPr>
          <w:rFonts w:ascii="Book Antiqua" w:hAnsi="Book Antiqua"/>
        </w:rPr>
      </w:pPr>
    </w:p>
    <w:p w14:paraId="7EDBE6F5" w14:textId="4650025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Peer-review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model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Singl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lind</w:t>
      </w:r>
    </w:p>
    <w:p w14:paraId="55384EA5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6C2E03B4" w14:textId="0A3800E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Peer-review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started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Octo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10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3</w:t>
      </w:r>
    </w:p>
    <w:p w14:paraId="3C510295" w14:textId="4A77EBE6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First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decision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Decembe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6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2023</w:t>
      </w:r>
    </w:p>
    <w:p w14:paraId="0ADCE114" w14:textId="3CBF3317" w:rsidR="00A77B3E" w:rsidRPr="00970FFA" w:rsidRDefault="001A373D" w:rsidP="0034448B">
      <w:pPr>
        <w:spacing w:line="360" w:lineRule="auto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Article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in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press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="0034448B">
        <w:rPr>
          <w:rFonts w:ascii="Book Antiqua" w:hAnsi="Book Antiqua"/>
        </w:rPr>
        <w:t>February 1, 2024</w:t>
      </w:r>
    </w:p>
    <w:p w14:paraId="56B372AA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3D42B8A7" w14:textId="6949D0C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Specialty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type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bookmarkStart w:id="659" w:name="_Hlk134448652"/>
      <w:r w:rsidR="004D1922" w:rsidRPr="00970FFA">
        <w:rPr>
          <w:rFonts w:ascii="Book Antiqua" w:eastAsia="微软雅黑" w:hAnsi="Book Antiqua" w:cs="宋体"/>
        </w:rPr>
        <w:t>Oncology</w:t>
      </w:r>
      <w:bookmarkEnd w:id="659"/>
    </w:p>
    <w:p w14:paraId="43B2B0CA" w14:textId="2F802678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Country/Territory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of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origin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Taiwan</w:t>
      </w:r>
    </w:p>
    <w:p w14:paraId="39351238" w14:textId="7E19655A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t>Peer-review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report’s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scientific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quality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classification</w:t>
      </w:r>
    </w:p>
    <w:p w14:paraId="4408CA35" w14:textId="2863F271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Gra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Excellent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</w:t>
      </w:r>
    </w:p>
    <w:p w14:paraId="20422142" w14:textId="6DBDFE19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Gra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Ver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good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</w:t>
      </w:r>
    </w:p>
    <w:p w14:paraId="240297D3" w14:textId="46A3224E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Gra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Good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</w:t>
      </w:r>
    </w:p>
    <w:p w14:paraId="128751FF" w14:textId="280F1122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Gra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Fair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</w:t>
      </w:r>
    </w:p>
    <w:p w14:paraId="6C615D08" w14:textId="6CA2116C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</w:rPr>
        <w:t>Grad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(Poor)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0</w:t>
      </w:r>
    </w:p>
    <w:p w14:paraId="6E3ADAFD" w14:textId="77777777" w:rsidR="00A77B3E" w:rsidRPr="00970FFA" w:rsidRDefault="00A77B3E" w:rsidP="0082435A">
      <w:pPr>
        <w:spacing w:line="360" w:lineRule="auto"/>
        <w:jc w:val="both"/>
        <w:rPr>
          <w:rFonts w:ascii="Book Antiqua" w:hAnsi="Book Antiqua"/>
        </w:rPr>
      </w:pPr>
    </w:p>
    <w:p w14:paraId="0FB3D1CC" w14:textId="4466E751" w:rsidR="00A77B3E" w:rsidRPr="0034448B" w:rsidRDefault="001A373D" w:rsidP="0082435A">
      <w:pPr>
        <w:spacing w:line="360" w:lineRule="auto"/>
        <w:jc w:val="both"/>
        <w:rPr>
          <w:rFonts w:ascii="Book Antiqua" w:eastAsia="Book Antiqua" w:hAnsi="Book Antiqua" w:cs="Book Antiqua"/>
          <w:bCs/>
        </w:rPr>
      </w:pPr>
      <w:r w:rsidRPr="00970FFA">
        <w:rPr>
          <w:rFonts w:ascii="Book Antiqua" w:eastAsia="Book Antiqua" w:hAnsi="Book Antiqua" w:cs="Book Antiqua"/>
          <w:b/>
        </w:rPr>
        <w:t>P-Reviewer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</w:rPr>
        <w:t>L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W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hi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J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Yang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ZG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a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S-Editor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="0042263D" w:rsidRPr="00970FFA">
        <w:rPr>
          <w:rFonts w:ascii="Book Antiqua" w:eastAsia="Book Antiqua" w:hAnsi="Book Antiqua" w:cs="Book Antiqua"/>
          <w:bCs/>
        </w:rPr>
        <w:t>Li</w:t>
      </w:r>
      <w:r w:rsidR="00407F02" w:rsidRPr="00970FFA">
        <w:rPr>
          <w:rFonts w:ascii="Book Antiqua" w:eastAsia="Book Antiqua" w:hAnsi="Book Antiqua" w:cs="Book Antiqua"/>
          <w:bCs/>
        </w:rPr>
        <w:t xml:space="preserve"> </w:t>
      </w:r>
      <w:r w:rsidR="0042263D" w:rsidRPr="00970FFA">
        <w:rPr>
          <w:rFonts w:ascii="Book Antiqua" w:eastAsia="Book Antiqua" w:hAnsi="Book Antiqua" w:cs="Book Antiqua"/>
          <w:bCs/>
        </w:rPr>
        <w:t>L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L-Editor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="003D2D86" w:rsidRPr="00970FFA">
        <w:rPr>
          <w:rFonts w:ascii="Book Antiqua" w:eastAsia="Book Antiqua" w:hAnsi="Book Antiqua" w:cs="Book Antiqua"/>
          <w:bCs/>
        </w:rPr>
        <w:t>Kerr</w:t>
      </w:r>
      <w:r w:rsidR="00407F02" w:rsidRPr="00970FFA">
        <w:rPr>
          <w:rFonts w:ascii="Book Antiqua" w:eastAsia="Book Antiqua" w:hAnsi="Book Antiqua" w:cs="Book Antiqua"/>
          <w:bCs/>
        </w:rPr>
        <w:t xml:space="preserve"> </w:t>
      </w:r>
      <w:r w:rsidR="003D2D86" w:rsidRPr="00970FFA">
        <w:rPr>
          <w:rFonts w:ascii="Book Antiqua" w:eastAsia="Book Antiqua" w:hAnsi="Book Antiqua" w:cs="Book Antiqua"/>
          <w:bCs/>
        </w:rPr>
        <w:t>C</w:t>
      </w:r>
      <w:r w:rsidR="00407F02" w:rsidRPr="00970FFA">
        <w:rPr>
          <w:rFonts w:ascii="Book Antiqua" w:eastAsia="Book Antiqua" w:hAnsi="Book Antiqua" w:cs="Book Antiqua"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P-Editor: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="0034448B" w:rsidRPr="0034448B">
        <w:rPr>
          <w:rFonts w:ascii="Book Antiqua" w:eastAsia="Book Antiqua" w:hAnsi="Book Antiqua" w:cs="Book Antiqua"/>
          <w:bCs/>
        </w:rPr>
        <w:t>Cai YX</w:t>
      </w:r>
    </w:p>
    <w:p w14:paraId="62F00914" w14:textId="4F26F317" w:rsidR="0042263D" w:rsidRPr="00970FFA" w:rsidRDefault="0042263D" w:rsidP="0082435A">
      <w:pPr>
        <w:spacing w:line="360" w:lineRule="auto"/>
        <w:jc w:val="both"/>
        <w:rPr>
          <w:rFonts w:ascii="Book Antiqua" w:hAnsi="Book Antiqua"/>
        </w:rPr>
        <w:sectPr w:rsidR="0042263D" w:rsidRPr="00970FFA" w:rsidSect="00A5212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D993722" w14:textId="29762780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</w:rPr>
        <w:lastRenderedPageBreak/>
        <w:t>Figure</w:t>
      </w:r>
      <w:r w:rsidR="00407F02" w:rsidRPr="00970FFA">
        <w:rPr>
          <w:rFonts w:ascii="Book Antiqua" w:eastAsia="Book Antiqua" w:hAnsi="Book Antiqua" w:cs="Book Antiqua"/>
          <w:b/>
        </w:rPr>
        <w:t xml:space="preserve"> </w:t>
      </w:r>
      <w:r w:rsidRPr="00970FFA">
        <w:rPr>
          <w:rFonts w:ascii="Book Antiqua" w:eastAsia="Book Antiqua" w:hAnsi="Book Antiqua" w:cs="Book Antiqua"/>
          <w:b/>
        </w:rPr>
        <w:t>Legends</w:t>
      </w:r>
    </w:p>
    <w:p w14:paraId="6EAB282C" w14:textId="7925CCB4" w:rsidR="00A77B3E" w:rsidRPr="00970FFA" w:rsidRDefault="005D0E4A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hAnsi="Book Antiqua"/>
          <w:noProof/>
          <w:lang w:eastAsia="zh-TW"/>
        </w:rPr>
        <w:drawing>
          <wp:inline distT="0" distB="0" distL="0" distR="0" wp14:anchorId="3A2B0389" wp14:editId="1F337936">
            <wp:extent cx="4160881" cy="4831499"/>
            <wp:effectExtent l="0" t="0" r="0" b="7620"/>
            <wp:docPr id="720790628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0790628" name="图片 1" descr="图示&#10;&#10;描述已自动生成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60881" cy="48314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31140D" w14:textId="4752B58D" w:rsidR="00A77B3E" w:rsidRPr="00970FFA" w:rsidRDefault="001A373D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</w:rPr>
        <w:t>Figur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1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low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chart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of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study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enrolment.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="005D0E4A" w:rsidRPr="00970FFA">
        <w:rPr>
          <w:rFonts w:ascii="Book Antiqua" w:eastAsia="Book Antiqua" w:hAnsi="Book Antiqua" w:cs="Book Antiqua"/>
        </w:rPr>
        <w:t>NHIRD</w:t>
      </w:r>
      <w:r w:rsidR="00A22DCD"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A22DCD" w:rsidRPr="00970FFA">
        <w:rPr>
          <w:rFonts w:ascii="Book Antiqua" w:eastAsia="Book Antiqua" w:hAnsi="Book Antiqua" w:cs="Book Antiqua"/>
        </w:rPr>
        <w:t>N</w:t>
      </w:r>
      <w:r w:rsidR="00967C96" w:rsidRPr="00970FFA">
        <w:rPr>
          <w:rFonts w:ascii="Book Antiqua" w:eastAsia="Book Antiqua" w:hAnsi="Book Antiqua" w:cs="Book Antiqua"/>
        </w:rPr>
        <w:t>ation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Heal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Insuranc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Researc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Database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5D0E4A" w:rsidRPr="00970FFA">
        <w:rPr>
          <w:rFonts w:ascii="Book Antiqua" w:eastAsia="Book Antiqua" w:hAnsi="Book Antiqua" w:cs="Book Antiqua"/>
        </w:rPr>
        <w:t>HCC</w:t>
      </w:r>
      <w:r w:rsidR="00A22DCD"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A22DCD" w:rsidRPr="00970FFA">
        <w:rPr>
          <w:rFonts w:ascii="Book Antiqua" w:eastAsia="Book Antiqua" w:hAnsi="Book Antiqua" w:cs="Book Antiqua"/>
        </w:rPr>
        <w:t>H</w:t>
      </w:r>
      <w:r w:rsidR="00967C96" w:rsidRPr="00970FFA">
        <w:rPr>
          <w:rFonts w:ascii="Book Antiqua" w:eastAsia="Book Antiqua" w:hAnsi="Book Antiqua" w:cs="Book Antiqua"/>
        </w:rPr>
        <w:t>epatocellular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carcinoma;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5D0E4A" w:rsidRPr="00970FFA">
        <w:rPr>
          <w:rFonts w:ascii="Book Antiqua" w:eastAsia="Book Antiqua" w:hAnsi="Book Antiqua" w:cs="Book Antiqua"/>
        </w:rPr>
        <w:t>DM</w:t>
      </w:r>
      <w:r w:rsidR="00A22DCD" w:rsidRPr="00970FFA">
        <w:rPr>
          <w:rFonts w:ascii="Book Antiqua" w:eastAsia="Book Antiqua" w:hAnsi="Book Antiqua" w:cs="Book Antiqua"/>
        </w:rPr>
        <w:t>: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A22DCD" w:rsidRPr="00970FFA">
        <w:rPr>
          <w:rFonts w:ascii="Book Antiqua" w:eastAsia="Book Antiqua" w:hAnsi="Book Antiqua" w:cs="Book Antiqua"/>
        </w:rPr>
        <w:t>D</w:t>
      </w:r>
      <w:r w:rsidR="00967C96" w:rsidRPr="00970FFA">
        <w:rPr>
          <w:rFonts w:ascii="Book Antiqua" w:eastAsia="Book Antiqua" w:hAnsi="Book Antiqua" w:cs="Book Antiqua"/>
        </w:rPr>
        <w:t>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67C96" w:rsidRPr="00970FFA">
        <w:rPr>
          <w:rFonts w:ascii="Book Antiqua" w:eastAsia="Book Antiqua" w:hAnsi="Book Antiqua" w:cs="Book Antiqua"/>
        </w:rPr>
        <w:t>mellitus.</w:t>
      </w:r>
    </w:p>
    <w:p w14:paraId="66A073E6" w14:textId="57E4B01B" w:rsidR="00C24507" w:rsidRPr="00970FFA" w:rsidRDefault="00C24507" w:rsidP="00CA6430">
      <w:pPr>
        <w:spacing w:line="360" w:lineRule="auto"/>
        <w:jc w:val="both"/>
        <w:rPr>
          <w:rFonts w:ascii="Book Antiqua" w:eastAsia="Book Antiqua" w:hAnsi="Book Antiqua" w:cs="Book Antiqua"/>
          <w:b/>
          <w:bCs/>
          <w:lang w:val="de-AT"/>
        </w:rPr>
      </w:pPr>
      <w:r w:rsidRPr="00970FFA">
        <w:rPr>
          <w:rFonts w:ascii="Book Antiqua" w:hAnsi="Book Antiqua"/>
          <w:noProof/>
        </w:rPr>
        <w:lastRenderedPageBreak/>
        <w:drawing>
          <wp:inline distT="0" distB="0" distL="0" distR="0" wp14:anchorId="685F53C8" wp14:editId="4EAA5333">
            <wp:extent cx="2612233" cy="2565400"/>
            <wp:effectExtent l="0" t="0" r="0" b="6350"/>
            <wp:docPr id="128423036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4230363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612233" cy="2565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70FFA">
        <w:rPr>
          <w:rFonts w:ascii="Book Antiqua" w:hAnsi="Book Antiqua"/>
          <w:noProof/>
          <w:lang w:val="de-AT"/>
        </w:rPr>
        <w:t xml:space="preserve"> </w:t>
      </w:r>
      <w:r w:rsidRPr="00970FFA">
        <w:rPr>
          <w:rFonts w:ascii="Book Antiqua" w:hAnsi="Book Antiqua"/>
          <w:noProof/>
        </w:rPr>
        <w:drawing>
          <wp:inline distT="0" distB="0" distL="0" distR="0" wp14:anchorId="6650DE3B" wp14:editId="69077643">
            <wp:extent cx="2549948" cy="2478550"/>
            <wp:effectExtent l="0" t="0" r="3175" b="0"/>
            <wp:docPr id="598551631" name="图片 1" descr="图表, 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8551631" name="图片 1" descr="图表, 图示&#10;&#10;描述已自动生成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559639" cy="2487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7D22BC" w14:textId="503043A8" w:rsidR="00CA6430" w:rsidRPr="00970FFA" w:rsidRDefault="001A373D" w:rsidP="00CA6430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Book Antiqua" w:hAnsi="Book Antiqua" w:cs="Book Antiqua"/>
          <w:b/>
          <w:bCs/>
          <w:lang w:val="de-AT"/>
        </w:rPr>
        <w:t>Figure</w:t>
      </w:r>
      <w:r w:rsidR="00407F02" w:rsidRPr="00970FFA">
        <w:rPr>
          <w:rFonts w:ascii="Book Antiqua" w:eastAsia="Book Antiqua" w:hAnsi="Book Antiqua" w:cs="Book Antiqua"/>
          <w:b/>
          <w:bCs/>
          <w:lang w:val="de-AT"/>
        </w:rPr>
        <w:t xml:space="preserve"> </w:t>
      </w:r>
      <w:r w:rsidR="00CA6430" w:rsidRPr="00970FFA">
        <w:rPr>
          <w:rFonts w:ascii="Book Antiqua" w:eastAsia="Book Antiqua" w:hAnsi="Book Antiqua" w:cs="Book Antiqua"/>
          <w:b/>
          <w:bCs/>
          <w:lang w:val="de-AT"/>
        </w:rPr>
        <w:t>2</w:t>
      </w:r>
      <w:r w:rsidR="00407F02" w:rsidRPr="00970FFA">
        <w:rPr>
          <w:rFonts w:ascii="Book Antiqua" w:eastAsia="Book Antiqua" w:hAnsi="Book Antiqua" w:cs="Book Antiqua"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lang w:val="de-AT"/>
        </w:rPr>
        <w:t>Kaplan–Meier</w:t>
      </w:r>
      <w:r w:rsidR="00407F02" w:rsidRPr="00970FFA">
        <w:rPr>
          <w:rFonts w:ascii="Book Antiqua" w:eastAsia="Book Antiqua" w:hAnsi="Book Antiqua" w:cs="Book Antiqua"/>
          <w:b/>
          <w:bCs/>
          <w:lang w:val="de-AT"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  <w:lang w:val="de-AT"/>
        </w:rPr>
        <w:t>analysis</w:t>
      </w:r>
      <w:r w:rsidR="00CA6430" w:rsidRPr="00970FFA">
        <w:rPr>
          <w:rFonts w:ascii="Book Antiqua" w:eastAsia="Book Antiqua" w:hAnsi="Book Antiqua" w:cs="Book Antiqua"/>
          <w:b/>
          <w:bCs/>
          <w:lang w:val="de-AT"/>
        </w:rPr>
        <w:t xml:space="preserve">. </w:t>
      </w:r>
      <w:r w:rsidR="004C0902" w:rsidRPr="00970FFA">
        <w:rPr>
          <w:rFonts w:ascii="Book Antiqua" w:eastAsia="Book Antiqua" w:hAnsi="Book Antiqua" w:cs="Book Antiqua"/>
        </w:rPr>
        <w:t>A</w:t>
      </w:r>
      <w:r w:rsidR="00CA6430" w:rsidRPr="00970FFA">
        <w:rPr>
          <w:rFonts w:ascii="Book Antiqua" w:eastAsia="Book Antiqua" w:hAnsi="Book Antiqua" w:cs="Book Antiqua"/>
        </w:rPr>
        <w:t>: Kaplan–Meier analysis shows lower cumulative incidence of liver cancer in regular herb users compared to nonusers in diabetes mellitus patients with insulin management during follow-up</w:t>
      </w:r>
      <w:r w:rsidR="004C0902" w:rsidRPr="00970FFA">
        <w:rPr>
          <w:rFonts w:ascii="Book Antiqua" w:eastAsia="Book Antiqua" w:hAnsi="Book Antiqua" w:cs="Book Antiqua"/>
        </w:rPr>
        <w:t>; B: Kaplan–Meier analysis shows longer survival in regular herb users compared to nonusers in diabetes mellitus patients with insulin control who had hepatocellular carcinoma in our study population</w:t>
      </w:r>
      <w:r w:rsidR="004E2EC1" w:rsidRPr="00970FFA">
        <w:rPr>
          <w:rFonts w:ascii="Book Antiqua" w:eastAsia="Book Antiqua" w:hAnsi="Book Antiqua" w:cs="Book Antiqua"/>
        </w:rPr>
        <w:t>.</w:t>
      </w:r>
      <w:r w:rsidR="004C0902" w:rsidRPr="00970FFA">
        <w:rPr>
          <w:rFonts w:ascii="Book Antiqua" w:eastAsia="Book Antiqua" w:hAnsi="Book Antiqua" w:cs="Book Antiqua"/>
        </w:rPr>
        <w:t xml:space="preserve"> </w:t>
      </w:r>
      <w:r w:rsidR="00CA6430" w:rsidRPr="00970FFA">
        <w:rPr>
          <w:rFonts w:ascii="Book Antiqua" w:eastAsia="Book Antiqua" w:hAnsi="Book Antiqua" w:cs="Book Antiqua"/>
        </w:rPr>
        <w:t>HCC: Hepatocellular carcinoma.</w:t>
      </w:r>
    </w:p>
    <w:p w14:paraId="775A18FA" w14:textId="77777777" w:rsidR="00CA6430" w:rsidRPr="00970FFA" w:rsidRDefault="00CA6430" w:rsidP="0082435A">
      <w:pPr>
        <w:spacing w:line="360" w:lineRule="auto"/>
        <w:jc w:val="both"/>
        <w:rPr>
          <w:rFonts w:ascii="Book Antiqua" w:hAnsi="Book Antiqua"/>
        </w:rPr>
      </w:pPr>
    </w:p>
    <w:p w14:paraId="5004821E" w14:textId="588DC79B" w:rsidR="00A77B3E" w:rsidRPr="00970FFA" w:rsidRDefault="00C6566B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hAnsi="Book Antiqua"/>
          <w:noProof/>
          <w:lang w:eastAsia="zh-TW"/>
        </w:rPr>
        <w:lastRenderedPageBreak/>
        <w:drawing>
          <wp:inline distT="0" distB="0" distL="0" distR="0" wp14:anchorId="522F6AFC" wp14:editId="2C18964E">
            <wp:extent cx="5943600" cy="3838575"/>
            <wp:effectExtent l="0" t="0" r="0" b="0"/>
            <wp:docPr id="1506724373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6724373" name="图片 1" descr="图示&#10;&#10;描述已自动生成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38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00968F" w14:textId="371B5FF1" w:rsidR="00A77B3E" w:rsidRPr="00970FFA" w:rsidRDefault="001A373D" w:rsidP="0082435A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970FFA">
        <w:rPr>
          <w:rFonts w:ascii="Book Antiqua" w:eastAsia="Book Antiqua" w:hAnsi="Book Antiqua" w:cs="Book Antiqua"/>
          <w:b/>
          <w:bCs/>
        </w:rPr>
        <w:t>Figure</w:t>
      </w:r>
      <w:r w:rsidR="00CA6430" w:rsidRPr="00970FFA">
        <w:rPr>
          <w:rFonts w:ascii="Book Antiqua" w:eastAsia="Book Antiqua" w:hAnsi="Book Antiqua" w:cs="Book Antiqua"/>
          <w:b/>
          <w:bCs/>
        </w:rPr>
        <w:t xml:space="preserve"> 3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Network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nalysi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of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he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op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thirty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ost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prescribe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herb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and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formulas.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po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siz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of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duct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escription,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and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lin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width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indica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h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ombinatio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frequency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between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two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Chinese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herbal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Pr="00970FFA">
        <w:rPr>
          <w:rFonts w:ascii="Book Antiqua" w:eastAsia="Book Antiqua" w:hAnsi="Book Antiqua" w:cs="Book Antiqua"/>
        </w:rPr>
        <w:t>products.</w:t>
      </w:r>
    </w:p>
    <w:p w14:paraId="702C3E5E" w14:textId="77777777" w:rsidR="00ED38AC" w:rsidRPr="00970FFA" w:rsidRDefault="00ED38AC" w:rsidP="0082435A">
      <w:pPr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</w:p>
    <w:p w14:paraId="6C61869F" w14:textId="77777777" w:rsidR="00ED38AC" w:rsidRPr="00970FFA" w:rsidRDefault="00ED38AC" w:rsidP="0082435A">
      <w:pPr>
        <w:spacing w:line="360" w:lineRule="auto"/>
        <w:jc w:val="both"/>
        <w:rPr>
          <w:rFonts w:ascii="Book Antiqua" w:hAnsi="Book Antiqua"/>
          <w:b/>
          <w:bCs/>
        </w:rPr>
        <w:sectPr w:rsidR="00ED38AC" w:rsidRPr="00970FFA" w:rsidSect="00A5212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bookmarkStart w:id="660" w:name="_Hlk154394714"/>
    </w:p>
    <w:p w14:paraId="66D1FF44" w14:textId="528B4EAF" w:rsidR="00ED38AC" w:rsidRPr="00970FFA" w:rsidRDefault="00ED38AC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hAnsi="Book Antiqua"/>
          <w:b/>
          <w:bCs/>
        </w:rPr>
        <w:lastRenderedPageBreak/>
        <w:t>Tabl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1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Baselin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haracteristic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omorbiditie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for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nonuser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user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="00E01867" w:rsidRPr="00970FFA">
        <w:rPr>
          <w:rFonts w:ascii="Book Antiqua" w:hAnsi="Book Antiqua"/>
          <w:b/>
          <w:bCs/>
        </w:rPr>
        <w:t>diabetes mellitu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patient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with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regular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suli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management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Taiwa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betwee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2000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2017</w:t>
      </w:r>
    </w:p>
    <w:tbl>
      <w:tblPr>
        <w:tblW w:w="0" w:type="auto"/>
        <w:tblBorders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556"/>
        <w:gridCol w:w="1746"/>
        <w:gridCol w:w="1409"/>
        <w:gridCol w:w="1312"/>
        <w:gridCol w:w="1216"/>
        <w:gridCol w:w="2351"/>
      </w:tblGrid>
      <w:tr w:rsidR="003427F5" w:rsidRPr="00970FFA" w14:paraId="4051DCA0" w14:textId="77777777" w:rsidTr="006D3E73">
        <w:trPr>
          <w:trHeight w:val="315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bookmarkEnd w:id="660"/>
          <w:p w14:paraId="213ABB55" w14:textId="4DC67EC1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Variables</w:t>
            </w:r>
          </w:p>
        </w:tc>
        <w:tc>
          <w:tcPr>
            <w:tcW w:w="0" w:type="auto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1675F" w14:textId="5F111001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DM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patients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with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regular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insulin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use</w:t>
            </w:r>
          </w:p>
        </w:tc>
        <w:tc>
          <w:tcPr>
            <w:tcW w:w="2351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5789E5" w14:textId="0D7F0B8E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SMD</w:t>
            </w:r>
          </w:p>
        </w:tc>
      </w:tr>
      <w:tr w:rsidR="003427F5" w:rsidRPr="00970FFA" w14:paraId="03776730" w14:textId="77777777" w:rsidTr="006D3E73">
        <w:trPr>
          <w:trHeight w:val="315"/>
        </w:trPr>
        <w:tc>
          <w:tcPr>
            <w:tcW w:w="0" w:type="auto"/>
            <w:vMerge/>
            <w:shd w:val="clear" w:color="auto" w:fill="auto"/>
            <w:noWrap/>
            <w:vAlign w:val="center"/>
            <w:hideMark/>
          </w:tcPr>
          <w:p w14:paraId="1F89B613" w14:textId="5ACEE225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1AC97A" w14:textId="3CC99BD3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Herb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non-users,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=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140547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0073D" w14:textId="04D77379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Herb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users,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=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46849</w:t>
            </w:r>
          </w:p>
        </w:tc>
        <w:tc>
          <w:tcPr>
            <w:tcW w:w="2351" w:type="dxa"/>
            <w:vMerge/>
            <w:shd w:val="clear" w:color="auto" w:fill="auto"/>
            <w:noWrap/>
            <w:vAlign w:val="center"/>
            <w:hideMark/>
          </w:tcPr>
          <w:p w14:paraId="2B1298A9" w14:textId="77777777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</w:p>
        </w:tc>
      </w:tr>
      <w:tr w:rsidR="003427F5" w:rsidRPr="00970FFA" w14:paraId="54908F54" w14:textId="77777777" w:rsidTr="006D3E73">
        <w:trPr>
          <w:trHeight w:val="315"/>
        </w:trPr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E3D1C" w14:textId="74A3811C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bookmarkStart w:id="661" w:name="_Hlk154392405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3B1625" w14:textId="77777777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  <w:i/>
                <w:i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D3B0B" w14:textId="77777777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%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5EF848" w14:textId="77777777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  <w:i/>
                <w:i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67891F" w14:textId="77777777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%</w:t>
            </w:r>
          </w:p>
        </w:tc>
        <w:tc>
          <w:tcPr>
            <w:tcW w:w="2351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42F1E" w14:textId="4FA6F24D" w:rsidR="003427F5" w:rsidRPr="00970FFA" w:rsidRDefault="003427F5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bookmarkEnd w:id="661"/>
      <w:tr w:rsidR="00ED38AC" w:rsidRPr="00970FFA" w14:paraId="3AC7B1B2" w14:textId="77777777" w:rsidTr="006D3E73">
        <w:trPr>
          <w:trHeight w:val="315"/>
        </w:trPr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48D7660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eastAsia="DengXian" w:hAnsi="Book Antiqua"/>
                <w:lang w:eastAsia="zh-CN"/>
              </w:rPr>
              <w:t>S</w:t>
            </w:r>
            <w:r w:rsidRPr="00970FFA">
              <w:rPr>
                <w:rFonts w:ascii="Book Antiqua" w:hAnsi="Book Antiqua"/>
              </w:rPr>
              <w:t>ex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0A72E71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7517A26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6BD8BA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50A4524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14:paraId="4AF52CE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4</w:t>
            </w:r>
          </w:p>
        </w:tc>
      </w:tr>
      <w:tr w:rsidR="00ED38AC" w:rsidRPr="00970FFA" w14:paraId="191BABF7" w14:textId="77777777" w:rsidTr="006D3E73">
        <w:trPr>
          <w:trHeight w:val="315"/>
        </w:trPr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19F8BA1B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Female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  <w:hideMark/>
          </w:tcPr>
          <w:p w14:paraId="7608596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1872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  <w:hideMark/>
          </w:tcPr>
          <w:p w14:paraId="3959A13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1.14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  <w:hideMark/>
          </w:tcPr>
          <w:p w14:paraId="3E8AF08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288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  <w:hideMark/>
          </w:tcPr>
          <w:p w14:paraId="733A6FA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1.84</w:t>
            </w:r>
          </w:p>
        </w:tc>
        <w:tc>
          <w:tcPr>
            <w:tcW w:w="2351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23DAB9E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41FEE769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A0E7AA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al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8E442C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867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7E33E0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8.8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3CED1E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256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05687F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8.16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32AA154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2930DA5F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007DD6" w14:textId="35CDBFA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ge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yr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E85AA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8EA7F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723780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BFAAE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120D743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545D315A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36274E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0-4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28ECF6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62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BB763C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.2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57ACBF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16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2EEAB7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.88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29343EE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2</w:t>
            </w:r>
          </w:p>
        </w:tc>
      </w:tr>
      <w:tr w:rsidR="00ED38AC" w:rsidRPr="00970FFA" w14:paraId="5AEFE5D6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3B2DF4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0-6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75E9E7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523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3F2173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9.3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972817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68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8DD60D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9.88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1FD8CAF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2</w:t>
            </w:r>
          </w:p>
        </w:tc>
      </w:tr>
      <w:tr w:rsidR="00ED38AC" w:rsidRPr="00970FFA" w14:paraId="2E7F532F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05116BD" w14:textId="4EB35476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&gt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6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1E21BE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368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A54BB6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2.4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FA5C2B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00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52B0F9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1.24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3000EC8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4</w:t>
            </w:r>
          </w:p>
        </w:tc>
      </w:tr>
      <w:tr w:rsidR="00ED38AC" w:rsidRPr="00970FFA" w14:paraId="346DCCAF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5A6FEE0" w14:textId="576EA26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e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SD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  <w:hideMark/>
          </w:tcPr>
          <w:p w14:paraId="528CB82E" w14:textId="32AB224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9.47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3.25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  <w:hideMark/>
          </w:tcPr>
          <w:p w14:paraId="7B82B09F" w14:textId="7C184DB9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9.1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3.38)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5FBEC3E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7</w:t>
            </w:r>
          </w:p>
        </w:tc>
      </w:tr>
      <w:tr w:rsidR="00ED38AC" w:rsidRPr="00970FFA" w14:paraId="289EB62F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521A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Comorbiditi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FD58B0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42757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A1106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FE0AE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4BF59D4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5B66B1EC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BBFEE4E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ypertensio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D26203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725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AAFD8B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6.3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71AD24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522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B01E54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5.18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42C6B04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6</w:t>
            </w:r>
          </w:p>
        </w:tc>
      </w:tr>
      <w:tr w:rsidR="00ED38AC" w:rsidRPr="00970FFA" w14:paraId="6A1AA4E2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C481CE" w14:textId="5F3205ED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Coronar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ear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iseas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6B471D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001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380DD5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2.7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1B812F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986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DBC8F0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2.40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5C8F98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6</w:t>
            </w:r>
          </w:p>
        </w:tc>
      </w:tr>
      <w:tr w:rsidR="00ED38AC" w:rsidRPr="00970FFA" w14:paraId="04DB8583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346C50" w14:textId="1513AA7C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Ischem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ok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52BF65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211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296CAD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2.8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DF156E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36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E9FB4D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2.13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FEA26B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7</w:t>
            </w:r>
          </w:p>
        </w:tc>
      </w:tr>
      <w:tr w:rsidR="00ED38AC" w:rsidRPr="00970FFA" w14:paraId="15A26EDB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49D9607" w14:textId="03E68869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morrhag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ok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C91878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41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608F89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4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136B68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4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B05B09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45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445540C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2BCAA2C5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837E42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yperlipidemia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68F746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402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870953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1.1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21A237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770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FD08CE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0.49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0EBAB55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6</w:t>
            </w:r>
          </w:p>
        </w:tc>
      </w:tr>
      <w:tr w:rsidR="00ED38AC" w:rsidRPr="00970FFA" w14:paraId="6CCFDE34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D317D7" w14:textId="69F9824C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Ren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fficiency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846566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39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D6D188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7.3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D523FC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82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7661F4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.70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43CB643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8</w:t>
            </w:r>
          </w:p>
        </w:tc>
      </w:tr>
      <w:tr w:rsidR="00ED38AC" w:rsidRPr="00970FFA" w14:paraId="0037E236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8C5D62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Cirrhosi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CE7796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95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729478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5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5AAAB9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4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F86732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94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53FBDC1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2</w:t>
            </w:r>
          </w:p>
        </w:tc>
      </w:tr>
      <w:tr w:rsidR="00ED38AC" w:rsidRPr="00970FFA" w14:paraId="466068E0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EDE264" w14:textId="52D03C6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Alcohol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live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amag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313200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31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FC14F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3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60214F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38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8EA210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23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79016A8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4</w:t>
            </w:r>
          </w:p>
        </w:tc>
      </w:tr>
      <w:tr w:rsidR="00ED38AC" w:rsidRPr="00970FFA" w14:paraId="04E84D51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A43D40" w14:textId="66EF1D41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Nonalcohol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att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live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iseas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6CEC55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239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574CB6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.8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CAC2ED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17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48DFB0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.92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15E4C86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3</w:t>
            </w:r>
          </w:p>
        </w:tc>
      </w:tr>
      <w:tr w:rsidR="00ED38AC" w:rsidRPr="00970FFA" w14:paraId="4C856225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EADD9D" w14:textId="4B0626C0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B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ectio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344AAE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56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C5E063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8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E22183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47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D07EFD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41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487E5B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4</w:t>
            </w:r>
          </w:p>
        </w:tc>
      </w:tr>
      <w:tr w:rsidR="00ED38AC" w:rsidRPr="00970FFA" w14:paraId="36873A24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130128" w14:textId="738D023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C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ectio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8201B9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77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2CF7BA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.1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CC84D1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10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B41B8B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.50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357B35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9</w:t>
            </w:r>
          </w:p>
        </w:tc>
      </w:tr>
      <w:tr w:rsidR="00ED38AC" w:rsidRPr="00970FFA" w14:paraId="545B2EB2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CE396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edicatio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E7C81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986B2B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F83088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0EAC1B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491561F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6755D715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1B474B" w14:textId="66E5E639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Lipid-lower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rug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68ADFE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8BCDB6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03A4F5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801C02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263556F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01D18490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2937EA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tati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F52EC7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21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B457C1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.8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3B79FA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76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673D2C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.90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74692C3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3</w:t>
            </w:r>
          </w:p>
        </w:tc>
      </w:tr>
      <w:tr w:rsidR="00ED38AC" w:rsidRPr="00970FFA" w14:paraId="1E7386FD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DD7284E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Non-stati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23227A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399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9292BE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.9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B863A2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29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770A52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.18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277DC17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6</w:t>
            </w:r>
          </w:p>
        </w:tc>
      </w:tr>
      <w:tr w:rsidR="00ED38AC" w:rsidRPr="00970FFA" w14:paraId="29F4ADC8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0E5773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spiri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E3DB1D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89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FDB6D0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4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FF17D2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55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E5C21E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33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4F8E879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8</w:t>
            </w:r>
          </w:p>
        </w:tc>
      </w:tr>
      <w:tr w:rsidR="00ED38AC" w:rsidRPr="00970FFA" w14:paraId="7C4FC511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BBAA26" w14:textId="3F3C88F4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B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reatment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C7B3B2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94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E98848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3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C22298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9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59F259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49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572B32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8</w:t>
            </w:r>
          </w:p>
        </w:tc>
      </w:tr>
      <w:tr w:rsidR="00ED38AC" w:rsidRPr="00970FFA" w14:paraId="76D3FC18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B481E94" w14:textId="1F113DA1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C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reatment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8C9E1E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5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3ECB92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3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B8803A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9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C0017F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1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3AA569A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5</w:t>
            </w:r>
          </w:p>
        </w:tc>
      </w:tr>
      <w:tr w:rsidR="00ED38AC" w:rsidRPr="00970FFA" w14:paraId="05DD03EA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7B144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bookmarkStart w:id="662" w:name="_Hlk156918181"/>
            <w:r w:rsidRPr="00970FFA">
              <w:rPr>
                <w:rFonts w:ascii="Book Antiqua" w:hAnsi="Book Antiqua"/>
              </w:rPr>
              <w:t>OAD</w:t>
            </w:r>
            <w:bookmarkEnd w:id="662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C6203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CDD25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0A311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09F3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79D545A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228127E9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EBD3FF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Biguanide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43082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14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411102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5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DA610B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05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6DD420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52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113B142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1436D85C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E4E644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ulfonamid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B62A9A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85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31240A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3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E48401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91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4CF3C8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22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6D52954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3</w:t>
            </w:r>
          </w:p>
        </w:tc>
      </w:tr>
      <w:tr w:rsidR="00ED38AC" w:rsidRPr="00970FFA" w14:paraId="70D7CBE8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170130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bookmarkStart w:id="663" w:name="_Hlk156918185"/>
            <w:r w:rsidRPr="00970FFA">
              <w:rPr>
                <w:rFonts w:ascii="Book Antiqua" w:hAnsi="Book Antiqua"/>
              </w:rPr>
              <w:t>AGI</w:t>
            </w:r>
            <w:bookmarkEnd w:id="663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895580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275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45E798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.1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769155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82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564C0F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.71</w:t>
            </w:r>
          </w:p>
        </w:tc>
        <w:tc>
          <w:tcPr>
            <w:tcW w:w="2351" w:type="dxa"/>
            <w:shd w:val="clear" w:color="auto" w:fill="auto"/>
            <w:vAlign w:val="center"/>
            <w:hideMark/>
          </w:tcPr>
          <w:p w14:paraId="554C72A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4</w:t>
            </w:r>
          </w:p>
        </w:tc>
      </w:tr>
      <w:tr w:rsidR="00ED38AC" w:rsidRPr="00970FFA" w14:paraId="3403A312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1B66F8E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Thiazolidinedione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EE2603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002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D912E2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.2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5A5C0F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32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2E9131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5.64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428CF0E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39</w:t>
            </w:r>
          </w:p>
        </w:tc>
      </w:tr>
      <w:tr w:rsidR="00ED38AC" w:rsidRPr="00970FFA" w14:paraId="6831ADB2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A93B465" w14:textId="106DC1CB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DPP4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or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F7C4BC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31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E73D6E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.1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D082BF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64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D8A961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2.06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08ACCC9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60</w:t>
            </w:r>
          </w:p>
        </w:tc>
      </w:tr>
      <w:tr w:rsidR="00ED38AC" w:rsidRPr="00970FFA" w14:paraId="1251B746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4E174A2" w14:textId="38581128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GLP-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cepto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gonist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844451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98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E1A6B5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6943A4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35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F8D6C1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90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5F77CF1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50</w:t>
            </w:r>
          </w:p>
        </w:tc>
      </w:tr>
      <w:tr w:rsidR="00ED38AC" w:rsidRPr="00970FFA" w14:paraId="02D64B2F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F0B831" w14:textId="2D6562CE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bookmarkStart w:id="664" w:name="_Hlk156918206"/>
            <w:r w:rsidRPr="00970FFA">
              <w:rPr>
                <w:rFonts w:ascii="Book Antiqua" w:hAnsi="Book Antiqua"/>
              </w:rPr>
              <w:t>SGLT2</w:t>
            </w:r>
            <w:bookmarkEnd w:id="664"/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or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4D71FB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37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BE9A41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.9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D49386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63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D04F79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77</w:t>
            </w:r>
          </w:p>
        </w:tc>
        <w:tc>
          <w:tcPr>
            <w:tcW w:w="2351" w:type="dxa"/>
            <w:shd w:val="clear" w:color="auto" w:fill="auto"/>
            <w:noWrap/>
            <w:vAlign w:val="center"/>
            <w:hideMark/>
          </w:tcPr>
          <w:p w14:paraId="429C578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72</w:t>
            </w:r>
          </w:p>
        </w:tc>
      </w:tr>
      <w:tr w:rsidR="00ED38AC" w:rsidRPr="00970FFA" w14:paraId="5969C693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</w:tcPr>
          <w:p w14:paraId="720EF096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Glini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230924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529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68417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.0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6A59C9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88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A747B6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.97</w:t>
            </w:r>
          </w:p>
        </w:tc>
        <w:tc>
          <w:tcPr>
            <w:tcW w:w="2351" w:type="dxa"/>
            <w:shd w:val="clear" w:color="auto" w:fill="auto"/>
            <w:noWrap/>
            <w:vAlign w:val="center"/>
          </w:tcPr>
          <w:p w14:paraId="21AF33F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5</w:t>
            </w:r>
          </w:p>
        </w:tc>
      </w:tr>
      <w:tr w:rsidR="00ED38AC" w:rsidRPr="00970FFA" w14:paraId="618321CB" w14:textId="77777777" w:rsidTr="006D3E73">
        <w:trPr>
          <w:trHeight w:val="315"/>
        </w:trPr>
        <w:tc>
          <w:tcPr>
            <w:tcW w:w="0" w:type="auto"/>
            <w:shd w:val="clear" w:color="auto" w:fill="auto"/>
            <w:noWrap/>
            <w:vAlign w:val="center"/>
          </w:tcPr>
          <w:p w14:paraId="49F3DD8D" w14:textId="1F9D68A5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bookmarkStart w:id="665" w:name="_Hlk154392392"/>
            <w:r w:rsidRPr="00970FFA">
              <w:rPr>
                <w:rFonts w:ascii="Book Antiqua" w:hAnsi="Book Antiqua"/>
              </w:rPr>
              <w:lastRenderedPageBreak/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os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mg)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="003A7E57" w:rsidRPr="00970FFA">
              <w:rPr>
                <w:rFonts w:ascii="Book Antiqua" w:hAnsi="Book Antiqua"/>
              </w:rPr>
              <w:t>m</w:t>
            </w:r>
            <w:r w:rsidRPr="00970FFA">
              <w:rPr>
                <w:rFonts w:ascii="Book Antiqua" w:hAnsi="Book Antiqua"/>
              </w:rPr>
              <w:t>e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SD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2B87567F" w14:textId="27D1A992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449.92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35.59)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020E0BAD" w14:textId="3D614ABF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248.88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15.34)</w:t>
            </w:r>
          </w:p>
        </w:tc>
        <w:tc>
          <w:tcPr>
            <w:tcW w:w="2351" w:type="dxa"/>
            <w:shd w:val="clear" w:color="auto" w:fill="auto"/>
            <w:noWrap/>
            <w:vAlign w:val="center"/>
          </w:tcPr>
          <w:p w14:paraId="6FE28E8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71</w:t>
            </w:r>
          </w:p>
        </w:tc>
      </w:tr>
    </w:tbl>
    <w:p w14:paraId="7EB45B9C" w14:textId="64A57775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bookmarkStart w:id="666" w:name="_Hlk156918231"/>
      <w:bookmarkEnd w:id="665"/>
      <w:r w:rsidRPr="00970FFA">
        <w:rPr>
          <w:rFonts w:ascii="Book Antiqua" w:hAnsi="Book Antiqua"/>
        </w:rPr>
        <w:t>AGI</w:t>
      </w:r>
      <w:r w:rsidR="00EC6455" w:rsidRPr="00970FFA">
        <w:rPr>
          <w:rFonts w:ascii="Book Antiqua" w:hAnsi="Book Antiqua"/>
        </w:rPr>
        <w:t>:</w:t>
      </w:r>
      <w:r w:rsidR="00407F02" w:rsidRPr="00970FFA">
        <w:rPr>
          <w:rFonts w:ascii="Book Antiqua" w:hAnsi="Book Antiqua"/>
        </w:rPr>
        <w:t xml:space="preserve"> </w:t>
      </w:r>
      <w:r w:rsidR="003F73CD" w:rsidRPr="00970FFA">
        <w:rPr>
          <w:rFonts w:ascii="Book Antiqua" w:hAnsi="Book Antiqua"/>
        </w:rPr>
        <w:sym w:font="Symbol" w:char="F061"/>
      </w:r>
      <w:r w:rsidR="003F73CD" w:rsidRPr="00970FFA">
        <w:rPr>
          <w:rFonts w:ascii="Book Antiqua" w:hAnsi="Book Antiqua"/>
        </w:rPr>
        <w:t>-G</w:t>
      </w:r>
      <w:r w:rsidRPr="00970FFA">
        <w:rPr>
          <w:rFonts w:ascii="Book Antiqua" w:hAnsi="Book Antiqua"/>
        </w:rPr>
        <w:t>lucosid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nhibitor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DPP4</w:t>
      </w:r>
      <w:r w:rsidR="00DE45B1" w:rsidRPr="00970FFA">
        <w:rPr>
          <w:rFonts w:ascii="Book Antiqua" w:hAnsi="Book Antiqua"/>
        </w:rPr>
        <w:t>: D</w:t>
      </w:r>
      <w:r w:rsidRPr="00970FFA">
        <w:rPr>
          <w:rFonts w:ascii="Book Antiqua" w:hAnsi="Book Antiqua"/>
        </w:rPr>
        <w:t>ipeptidyl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eptid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4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GLP-1</w:t>
      </w:r>
      <w:r w:rsidR="00DE45B1" w:rsidRPr="00970FFA">
        <w:rPr>
          <w:rFonts w:ascii="Book Antiqua" w:hAnsi="Book Antiqua"/>
        </w:rPr>
        <w:t>: G</w:t>
      </w:r>
      <w:r w:rsidRPr="00970FFA">
        <w:rPr>
          <w:rFonts w:ascii="Book Antiqua" w:hAnsi="Book Antiqua"/>
        </w:rPr>
        <w:t>lucagon-lik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eptide-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BV</w:t>
      </w:r>
      <w:r w:rsidR="00DE45B1" w:rsidRPr="00970FFA">
        <w:rPr>
          <w:rFonts w:ascii="Book Antiqua" w:hAnsi="Book Antiqua"/>
        </w:rPr>
        <w:t>: H</w:t>
      </w:r>
      <w:r w:rsidRPr="00970FFA">
        <w:rPr>
          <w:rFonts w:ascii="Book Antiqua" w:hAnsi="Book Antiqua"/>
        </w:rPr>
        <w:t>epatiti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iru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CV</w:t>
      </w:r>
      <w:r w:rsidR="00DE45B1" w:rsidRPr="00970FFA">
        <w:rPr>
          <w:rFonts w:ascii="Book Antiqua" w:hAnsi="Book Antiqua"/>
        </w:rPr>
        <w:t>: H</w:t>
      </w:r>
      <w:r w:rsidRPr="00970FFA">
        <w:rPr>
          <w:rFonts w:ascii="Book Antiqua" w:hAnsi="Book Antiqua"/>
        </w:rPr>
        <w:t>epatiti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iru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OAD</w:t>
      </w:r>
      <w:r w:rsidR="00DE45B1" w:rsidRPr="00970FFA">
        <w:rPr>
          <w:rFonts w:ascii="Book Antiqua" w:hAnsi="Book Antiqua"/>
        </w:rPr>
        <w:t>: O</w:t>
      </w:r>
      <w:r w:rsidRPr="00970FFA">
        <w:rPr>
          <w:rFonts w:ascii="Book Antiqua" w:hAnsi="Book Antiqua"/>
        </w:rPr>
        <w:t>ral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ntidiabetic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gents;</w:t>
      </w:r>
      <w:r w:rsidR="00407F02" w:rsidRPr="00970FFA">
        <w:rPr>
          <w:rFonts w:ascii="Book Antiqua" w:hAnsi="Book Antiqua"/>
        </w:rPr>
        <w:t xml:space="preserve"> </w:t>
      </w:r>
      <w:bookmarkStart w:id="667" w:name="_Hlk156921264"/>
      <w:r w:rsidR="003A7E57" w:rsidRPr="00970FFA">
        <w:rPr>
          <w:rFonts w:ascii="Book Antiqua" w:hAnsi="Book Antiqua"/>
        </w:rPr>
        <w:t>DM</w:t>
      </w:r>
      <w:r w:rsidR="00DE45B1" w:rsidRPr="00970FFA">
        <w:rPr>
          <w:rFonts w:ascii="Book Antiqua" w:hAnsi="Book Antiqua"/>
        </w:rPr>
        <w:t xml:space="preserve">: </w:t>
      </w:r>
      <w:r w:rsidR="00DE45B1" w:rsidRPr="00970FFA">
        <w:rPr>
          <w:rFonts w:ascii="Book Antiqua" w:eastAsia="Book Antiqua" w:hAnsi="Book Antiqua" w:cs="Book Antiqua"/>
        </w:rPr>
        <w:t>D</w:t>
      </w:r>
      <w:r w:rsidR="003A7E57" w:rsidRPr="00970FFA">
        <w:rPr>
          <w:rFonts w:ascii="Book Antiqua" w:eastAsia="Book Antiqua" w:hAnsi="Book Antiqua" w:cs="Book Antiqua"/>
        </w:rPr>
        <w:t>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3A7E57" w:rsidRPr="00970FFA">
        <w:rPr>
          <w:rFonts w:ascii="Book Antiqua" w:eastAsia="Book Antiqua" w:hAnsi="Book Antiqua" w:cs="Book Antiqua"/>
        </w:rPr>
        <w:t>mellitus;</w:t>
      </w:r>
      <w:r w:rsidR="00407F02" w:rsidRPr="00970FFA">
        <w:rPr>
          <w:rFonts w:ascii="Book Antiqua" w:hAnsi="Book Antiqua"/>
        </w:rPr>
        <w:t xml:space="preserve"> </w:t>
      </w:r>
      <w:bookmarkEnd w:id="667"/>
      <w:r w:rsidRPr="00970FFA">
        <w:rPr>
          <w:rFonts w:ascii="Book Antiqua" w:hAnsi="Book Antiqua"/>
        </w:rPr>
        <w:t>SGLT2</w:t>
      </w:r>
      <w:r w:rsidR="00DE45B1" w:rsidRPr="00970FFA">
        <w:rPr>
          <w:rFonts w:ascii="Book Antiqua" w:hAnsi="Book Antiqua"/>
        </w:rPr>
        <w:t>: S</w:t>
      </w:r>
      <w:r w:rsidRPr="00970FFA">
        <w:rPr>
          <w:rFonts w:ascii="Book Antiqua" w:hAnsi="Book Antiqua"/>
        </w:rPr>
        <w:t>odium-gluco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co-transporte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2;</w:t>
      </w:r>
      <w:r w:rsidR="00407F02" w:rsidRPr="00970FFA">
        <w:rPr>
          <w:rFonts w:ascii="Book Antiqua" w:hAnsi="Book Antiqua"/>
        </w:rPr>
        <w:t xml:space="preserve"> </w:t>
      </w:r>
      <w:bookmarkStart w:id="668" w:name="_Hlk156921238"/>
      <w:r w:rsidRPr="00970FFA">
        <w:rPr>
          <w:rFonts w:ascii="Book Antiqua" w:hAnsi="Book Antiqua"/>
        </w:rPr>
        <w:t>SMD</w:t>
      </w:r>
      <w:r w:rsidR="00DE45B1" w:rsidRPr="00970FFA">
        <w:rPr>
          <w:rFonts w:ascii="Book Antiqua" w:hAnsi="Book Antiqua"/>
        </w:rPr>
        <w:t>: S</w:t>
      </w:r>
      <w:r w:rsidRPr="00970FFA">
        <w:rPr>
          <w:rFonts w:ascii="Book Antiqua" w:hAnsi="Book Antiqua"/>
        </w:rPr>
        <w:t>tandar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ea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difference.</w:t>
      </w:r>
      <w:bookmarkEnd w:id="668"/>
    </w:p>
    <w:bookmarkEnd w:id="666"/>
    <w:p w14:paraId="682B5AF8" w14:textId="77777777" w:rsidR="00ED38AC" w:rsidRPr="00970FFA" w:rsidRDefault="00ED38AC" w:rsidP="0082435A">
      <w:pPr>
        <w:spacing w:line="360" w:lineRule="auto"/>
        <w:jc w:val="both"/>
        <w:rPr>
          <w:rFonts w:ascii="Book Antiqua" w:hAnsi="Book Antiqua"/>
          <w:b/>
          <w:bCs/>
        </w:rPr>
      </w:pPr>
    </w:p>
    <w:p w14:paraId="1ACF80E1" w14:textId="77777777" w:rsidR="00EC6455" w:rsidRPr="00970FFA" w:rsidRDefault="00EC6455" w:rsidP="0082435A">
      <w:pPr>
        <w:spacing w:line="360" w:lineRule="auto"/>
        <w:jc w:val="both"/>
        <w:rPr>
          <w:rFonts w:ascii="Book Antiqua" w:hAnsi="Book Antiqua"/>
          <w:b/>
          <w:bCs/>
        </w:rPr>
        <w:sectPr w:rsidR="00EC6455" w:rsidRPr="00970FFA" w:rsidSect="00A5212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24DBA21" w14:textId="151A1CE8" w:rsidR="00ED38AC" w:rsidRPr="00970FFA" w:rsidRDefault="00ED38AC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hAnsi="Book Antiqua"/>
          <w:b/>
          <w:bCs/>
        </w:rPr>
        <w:lastRenderedPageBreak/>
        <w:t>Tabl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2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cidenc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rate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of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liver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ancer,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stratifie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by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sex,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ge,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omorbiditie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medications,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omparing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nonuser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with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user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diabetes</w:t>
      </w:r>
      <w:r w:rsidR="00407F02" w:rsidRPr="00970FFA">
        <w:rPr>
          <w:rFonts w:ascii="Book Antiqua" w:eastAsia="Book Antiqua" w:hAnsi="Book Antiqua" w:cs="Book Antiqua"/>
          <w:b/>
          <w:bCs/>
        </w:rPr>
        <w:t xml:space="preserve"> </w:t>
      </w:r>
      <w:r w:rsidRPr="00970FFA">
        <w:rPr>
          <w:rFonts w:ascii="Book Antiqua" w:eastAsia="Book Antiqua" w:hAnsi="Book Antiqua" w:cs="Book Antiqua"/>
          <w:b/>
          <w:bCs/>
        </w:rPr>
        <w:t>mellitu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patient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with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suli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management</w:t>
      </w:r>
    </w:p>
    <w:tbl>
      <w:tblPr>
        <w:tblW w:w="11057" w:type="dxa"/>
        <w:tblLayout w:type="fixed"/>
        <w:tblLook w:val="04A0" w:firstRow="1" w:lastRow="0" w:firstColumn="1" w:lastColumn="0" w:noHBand="0" w:noVBand="1"/>
      </w:tblPr>
      <w:tblGrid>
        <w:gridCol w:w="2518"/>
        <w:gridCol w:w="656"/>
        <w:gridCol w:w="936"/>
        <w:gridCol w:w="711"/>
        <w:gridCol w:w="711"/>
        <w:gridCol w:w="1241"/>
        <w:gridCol w:w="1134"/>
        <w:gridCol w:w="886"/>
        <w:gridCol w:w="1132"/>
        <w:gridCol w:w="1132"/>
      </w:tblGrid>
      <w:tr w:rsidR="00E15D40" w:rsidRPr="00970FFA" w14:paraId="25AFCD00" w14:textId="77777777" w:rsidTr="00E13A04">
        <w:trPr>
          <w:trHeight w:val="315"/>
        </w:trPr>
        <w:tc>
          <w:tcPr>
            <w:tcW w:w="2518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A5C41" w14:textId="7E42F933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bookmarkStart w:id="669" w:name="_Hlk154392771"/>
            <w:r w:rsidRPr="00970FFA">
              <w:rPr>
                <w:rFonts w:ascii="Book Antiqua" w:hAnsi="Book Antiqua"/>
                <w:b/>
                <w:bCs/>
              </w:rPr>
              <w:t>Variables</w:t>
            </w:r>
          </w:p>
        </w:tc>
        <w:tc>
          <w:tcPr>
            <w:tcW w:w="230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E20267" w14:textId="77777777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HCC</w:t>
            </w:r>
          </w:p>
        </w:tc>
        <w:tc>
          <w:tcPr>
            <w:tcW w:w="71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30C9F" w14:textId="2EB9FB0A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cHR</w:t>
            </w:r>
          </w:p>
        </w:tc>
        <w:tc>
          <w:tcPr>
            <w:tcW w:w="124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81C7C" w14:textId="2C97B5EC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(</w:t>
            </w:r>
            <w:r w:rsidR="001111EE" w:rsidRPr="00970FFA">
              <w:rPr>
                <w:rFonts w:ascii="Book Antiqua" w:hAnsi="Book Antiqua"/>
                <w:b/>
                <w:bCs/>
              </w:rPr>
              <w:t>95%CI</w:t>
            </w:r>
            <w:r w:rsidRPr="00970FFA">
              <w:rPr>
                <w:rFonts w:ascii="Book Antiqua" w:hAnsi="Book Antiqua"/>
                <w:b/>
                <w:bCs/>
              </w:rPr>
              <w:t>)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EB98A08" w14:textId="3782A20A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P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value</w:t>
            </w:r>
          </w:p>
        </w:tc>
        <w:tc>
          <w:tcPr>
            <w:tcW w:w="88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1053C" w14:textId="1746D2A1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aHR</w:t>
            </w:r>
            <w:r w:rsidRPr="00970FFA">
              <w:rPr>
                <w:rFonts w:ascii="Book Antiqua" w:hAnsi="Book Antiqua"/>
                <w:b/>
                <w:bCs/>
                <w:vertAlign w:val="superscript"/>
              </w:rPr>
              <w:t>1</w:t>
            </w:r>
          </w:p>
        </w:tc>
        <w:tc>
          <w:tcPr>
            <w:tcW w:w="113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2AEB5" w14:textId="2D9E29FB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(</w:t>
            </w:r>
            <w:r w:rsidR="001111EE" w:rsidRPr="00970FFA">
              <w:rPr>
                <w:rFonts w:ascii="Book Antiqua" w:hAnsi="Book Antiqua"/>
                <w:b/>
                <w:bCs/>
              </w:rPr>
              <w:t>95%CI</w:t>
            </w:r>
            <w:r w:rsidRPr="00970FFA">
              <w:rPr>
                <w:rFonts w:ascii="Book Antiqua" w:hAnsi="Book Antiqua"/>
                <w:b/>
                <w:bCs/>
              </w:rPr>
              <w:t>)</w:t>
            </w:r>
          </w:p>
        </w:tc>
        <w:tc>
          <w:tcPr>
            <w:tcW w:w="1132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7D51C69" w14:textId="6604EC35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P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value</w:t>
            </w:r>
          </w:p>
        </w:tc>
      </w:tr>
      <w:tr w:rsidR="00E15D40" w:rsidRPr="00970FFA" w14:paraId="05567CD1" w14:textId="77777777" w:rsidTr="00E13A04">
        <w:trPr>
          <w:trHeight w:val="315"/>
        </w:trPr>
        <w:tc>
          <w:tcPr>
            <w:tcW w:w="2518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583F35" w14:textId="11FBA704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7DB5AA" w14:textId="77777777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  <w:i/>
                <w:i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AEF353" w14:textId="77777777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PY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B9BCAD" w14:textId="77777777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IR</w:t>
            </w:r>
          </w:p>
        </w:tc>
        <w:tc>
          <w:tcPr>
            <w:tcW w:w="71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8806B3" w14:textId="476953A0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75D04D" w14:textId="7DFDE78F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EC4FA8D" w14:textId="7442C981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CCF8AB" w14:textId="7DEA0ECD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CA54C" w14:textId="2011A937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A0DFAAB" w14:textId="1EA1B46D" w:rsidR="00E15D40" w:rsidRPr="00970FFA" w:rsidRDefault="00E15D40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486523EC" w14:textId="77777777" w:rsidTr="00783062">
        <w:trPr>
          <w:trHeight w:val="315"/>
        </w:trPr>
        <w:tc>
          <w:tcPr>
            <w:tcW w:w="2518" w:type="dxa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p w14:paraId="61FF19CB" w14:textId="581B926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rb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on-users</w:t>
            </w:r>
          </w:p>
        </w:tc>
        <w:tc>
          <w:tcPr>
            <w:tcW w:w="65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28D5F9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87</w:t>
            </w:r>
          </w:p>
        </w:tc>
        <w:tc>
          <w:tcPr>
            <w:tcW w:w="93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499958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71295</w:t>
            </w:r>
          </w:p>
        </w:tc>
        <w:tc>
          <w:tcPr>
            <w:tcW w:w="71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30921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93</w:t>
            </w:r>
          </w:p>
        </w:tc>
        <w:tc>
          <w:tcPr>
            <w:tcW w:w="71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502E1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24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5FAE3" w14:textId="7605F7E4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</w:t>
            </w:r>
            <w:r w:rsidR="00FD73C9" w:rsidRPr="00970FFA">
              <w:rPr>
                <w:rFonts w:ascii="Book Antiqua" w:hAnsi="Book Antiqua"/>
              </w:rPr>
              <w:t>Ref.</w:t>
            </w:r>
            <w:r w:rsidRPr="00970FFA">
              <w:rPr>
                <w:rFonts w:ascii="Book Antiqua" w:hAnsi="Book Antiqua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73767C9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70B3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132" w:type="dxa"/>
            <w:tcBorders>
              <w:top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97278E" w14:textId="0CA26394" w:rsidR="00ED38AC" w:rsidRPr="00970FFA" w:rsidRDefault="00FD73C9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1132" w:type="dxa"/>
            <w:tcBorders>
              <w:top w:val="single" w:sz="4" w:space="0" w:color="auto"/>
              <w:right w:val="nil"/>
            </w:tcBorders>
            <w:vAlign w:val="center"/>
          </w:tcPr>
          <w:p w14:paraId="65D5713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2985B1B2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6B1FDF83" w14:textId="31DBD3B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rb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users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40CE891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39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4E6D415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09158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070A39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7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C408A7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4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230B8F1B" w14:textId="6A7CA912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14)</w:t>
            </w:r>
          </w:p>
        </w:tc>
        <w:tc>
          <w:tcPr>
            <w:tcW w:w="1134" w:type="dxa"/>
            <w:vAlign w:val="center"/>
          </w:tcPr>
          <w:p w14:paraId="0D7DBCE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61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2BC599D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8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56AB29AA" w14:textId="7BF2339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97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</w:p>
        </w:tc>
        <w:tc>
          <w:tcPr>
            <w:tcW w:w="1132" w:type="dxa"/>
            <w:vAlign w:val="center"/>
          </w:tcPr>
          <w:p w14:paraId="7F6A3BD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497A5D8D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EBB61" w14:textId="781C2F10" w:rsidR="00ED38AC" w:rsidRPr="00970FFA" w:rsidRDefault="00AA7B1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ex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67372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CA95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A43D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8FD3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6578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79CE1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4D4C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295C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9C1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7AA226B2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7663C03D" w14:textId="651F1179" w:rsidR="00ED38AC" w:rsidRPr="00970FFA" w:rsidRDefault="00AA7B12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Female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6BD2D21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99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11D2351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73926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84B758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39</w:t>
            </w:r>
          </w:p>
        </w:tc>
        <w:tc>
          <w:tcPr>
            <w:tcW w:w="711" w:type="dxa"/>
            <w:shd w:val="clear" w:color="auto" w:fill="auto"/>
            <w:noWrap/>
            <w:vAlign w:val="center"/>
            <w:hideMark/>
          </w:tcPr>
          <w:p w14:paraId="11E831B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241" w:type="dxa"/>
            <w:shd w:val="clear" w:color="auto" w:fill="auto"/>
            <w:noWrap/>
            <w:vAlign w:val="center"/>
            <w:hideMark/>
          </w:tcPr>
          <w:p w14:paraId="13C79DAF" w14:textId="4DBC0B58" w:rsidR="00ED38AC" w:rsidRPr="00970FFA" w:rsidRDefault="00FD73C9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1134" w:type="dxa"/>
            <w:vAlign w:val="center"/>
          </w:tcPr>
          <w:p w14:paraId="6BF90D8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shd w:val="clear" w:color="auto" w:fill="auto"/>
            <w:noWrap/>
            <w:vAlign w:val="center"/>
            <w:hideMark/>
          </w:tcPr>
          <w:p w14:paraId="4C87D9E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132" w:type="dxa"/>
            <w:tcBorders>
              <w:right w:val="nil"/>
            </w:tcBorders>
            <w:shd w:val="clear" w:color="auto" w:fill="auto"/>
            <w:noWrap/>
            <w:vAlign w:val="center"/>
            <w:hideMark/>
          </w:tcPr>
          <w:p w14:paraId="12BFCDF0" w14:textId="63F9D084" w:rsidR="00ED38AC" w:rsidRPr="00970FFA" w:rsidRDefault="00FD73C9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1132" w:type="dxa"/>
            <w:tcBorders>
              <w:right w:val="nil"/>
            </w:tcBorders>
            <w:vAlign w:val="center"/>
          </w:tcPr>
          <w:p w14:paraId="634C213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6007BB51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39B368F6" w14:textId="164EC15D" w:rsidR="00ED38AC" w:rsidRPr="00970FFA" w:rsidRDefault="00AA7B12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ale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32CE673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327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335B0F5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06527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767317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6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CE1DEC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93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602B45E3" w14:textId="00ABEA7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7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2.10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vAlign w:val="center"/>
          </w:tcPr>
          <w:p w14:paraId="77250302" w14:textId="179D713E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61F152F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77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0209D071" w14:textId="50189F0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6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94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2" w:type="dxa"/>
            <w:vAlign w:val="center"/>
          </w:tcPr>
          <w:p w14:paraId="4D8E1D52" w14:textId="43D48014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41C88890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9EBD1" w14:textId="6DFF76E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ge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yr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87F2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2C6E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617B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881F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00E8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39D9F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B7D7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8586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4471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433BECCF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452BC72A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0-40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3B8481B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6570C25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0697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31DD39C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24</w:t>
            </w:r>
          </w:p>
        </w:tc>
        <w:tc>
          <w:tcPr>
            <w:tcW w:w="711" w:type="dxa"/>
            <w:shd w:val="clear" w:color="auto" w:fill="auto"/>
            <w:noWrap/>
            <w:vAlign w:val="center"/>
            <w:hideMark/>
          </w:tcPr>
          <w:p w14:paraId="0EFF93B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241" w:type="dxa"/>
            <w:shd w:val="clear" w:color="auto" w:fill="auto"/>
            <w:noWrap/>
            <w:vAlign w:val="center"/>
            <w:hideMark/>
          </w:tcPr>
          <w:p w14:paraId="7DD395D2" w14:textId="6BFEE626" w:rsidR="00ED38AC" w:rsidRPr="00970FFA" w:rsidRDefault="00FD73C9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1134" w:type="dxa"/>
            <w:vAlign w:val="center"/>
          </w:tcPr>
          <w:p w14:paraId="3927832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shd w:val="clear" w:color="auto" w:fill="auto"/>
            <w:noWrap/>
            <w:vAlign w:val="center"/>
            <w:hideMark/>
          </w:tcPr>
          <w:p w14:paraId="3BDFAF0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1132" w:type="dxa"/>
            <w:tcBorders>
              <w:right w:val="nil"/>
            </w:tcBorders>
            <w:shd w:val="clear" w:color="auto" w:fill="auto"/>
            <w:noWrap/>
            <w:vAlign w:val="center"/>
            <w:hideMark/>
          </w:tcPr>
          <w:p w14:paraId="0F4BB343" w14:textId="49013A55" w:rsidR="00ED38AC" w:rsidRPr="00970FFA" w:rsidRDefault="00FD73C9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1132" w:type="dxa"/>
            <w:tcBorders>
              <w:right w:val="nil"/>
            </w:tcBorders>
            <w:vAlign w:val="center"/>
          </w:tcPr>
          <w:p w14:paraId="6628B88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4F3124B2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6CF88BE6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0-60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161BFA6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77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4A631BD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69199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72EC9D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66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3901F7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01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1B7A0A2A" w14:textId="64346A4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4.6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0.52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vAlign w:val="center"/>
          </w:tcPr>
          <w:p w14:paraId="33E4AD06" w14:textId="5D3901CE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66CE88C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.59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1C61628E" w14:textId="011EB9C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3.7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8.40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2" w:type="dxa"/>
            <w:vAlign w:val="center"/>
          </w:tcPr>
          <w:p w14:paraId="5F0EA086" w14:textId="20623F70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7B6D4139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2B59AFB6" w14:textId="50C8670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&gt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60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AB693F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325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956283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10557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951B18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6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E136E7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.8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A80B0F5" w14:textId="381D8061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7.9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7.73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56115A8E" w14:textId="395BADD5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2CBD23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.19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04CD058" w14:textId="668A8735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7.4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6.86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6DE1685A" w14:textId="2CD203D7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55DA2889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C23B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Comorbidities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2EEA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99DC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7E9B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CD67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C38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B9784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746F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ADE3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AB549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6AF31D37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2D51E244" w14:textId="750CA5D3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ypertension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3962240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53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050C9B1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98612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4FA5F7C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7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2D1F58E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29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26A22D99" w14:textId="233D741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1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43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vAlign w:val="center"/>
          </w:tcPr>
          <w:p w14:paraId="36BC0958" w14:textId="20301B66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66BF48B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0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53565758" w14:textId="0F671888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3)</w:t>
            </w:r>
          </w:p>
        </w:tc>
        <w:tc>
          <w:tcPr>
            <w:tcW w:w="1132" w:type="dxa"/>
            <w:vAlign w:val="center"/>
          </w:tcPr>
          <w:p w14:paraId="3261BF4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46</w:t>
            </w:r>
          </w:p>
        </w:tc>
      </w:tr>
      <w:tr w:rsidR="00ED38AC" w:rsidRPr="00970FFA" w14:paraId="437F5E48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0BB4C9CF" w14:textId="4ED9EB18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Coronar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ear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iseas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1AEC35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5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889DDB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4356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C0AA26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5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F04E76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9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A2DB3FB" w14:textId="017ACE4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9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065E770F" w14:textId="59A760D2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10A29E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7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DF575C1" w14:textId="2548A629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17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3CB33ED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52</w:t>
            </w:r>
          </w:p>
        </w:tc>
      </w:tr>
      <w:tr w:rsidR="00ED38AC" w:rsidRPr="00970FFA" w14:paraId="05CC2E24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0850BA44" w14:textId="03F72A02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Ischem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ok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C06687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57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CE28C0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1735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A239B0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2FE256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4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AED57BB" w14:textId="4BAB81DF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6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4E4B51B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6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A8A967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8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1BB7440" w14:textId="1ED4471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9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3F67A25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48</w:t>
            </w:r>
          </w:p>
        </w:tc>
      </w:tr>
      <w:tr w:rsidR="00ED38AC" w:rsidRPr="00970FFA" w14:paraId="6F340827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0512CD95" w14:textId="1310402E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morrhag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ok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D6590F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5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C762FC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0459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D1421B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2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85F22E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21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4CAF08E" w14:textId="10BEBB5F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62)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187B3C0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210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AB9794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9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86DA7BA" w14:textId="6F705421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48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31C860B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00</w:t>
            </w:r>
          </w:p>
        </w:tc>
      </w:tr>
      <w:tr w:rsidR="00ED38AC" w:rsidRPr="00970FFA" w14:paraId="5B8BD5DA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3A29A3AC" w14:textId="08AD420A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yperlipidemia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A78DFB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502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A2B4E5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75554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A6937C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7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18E5EE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57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DDCB7C9" w14:textId="32ACE21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5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62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4783865E" w14:textId="5D112961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BC690C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67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BADDB58" w14:textId="590E5D76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74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47C494C3" w14:textId="705F8A12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79ABA602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1E98044F" w14:textId="7BAD4B88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Ren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fficiency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8EA04B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00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4C2EAC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6465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4B553B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5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B589C1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5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16A1D8A" w14:textId="6AC5F63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30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7EFC0D8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30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69FB81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2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865AE68" w14:textId="4438FCB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4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4FE0AF2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326</w:t>
            </w:r>
          </w:p>
        </w:tc>
      </w:tr>
      <w:tr w:rsidR="00ED38AC" w:rsidRPr="00970FFA" w14:paraId="2E316166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490C81D4" w14:textId="64140CC7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Cirrhosis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FDD797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7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E89565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9944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5C33E7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9.17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E40783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.2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A505156" w14:textId="010F23A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2.9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5.65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164D200B" w14:textId="3B0D4F2E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7D30AA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.28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64BAB03" w14:textId="7F81D45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3.8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4.82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7FEC7AD6" w14:textId="1E0EBF37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453A6A74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3772510F" w14:textId="3A940B90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lcohol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live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damag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79C7F7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6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9D3025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752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F0CFAE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9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003289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24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439289D" w14:textId="1316196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9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2.55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1FD7B6E6" w14:textId="6830BA47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190614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8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AF1DFAE" w14:textId="011F59D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5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7C1ED0B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65</w:t>
            </w:r>
          </w:p>
        </w:tc>
      </w:tr>
      <w:tr w:rsidR="00ED38AC" w:rsidRPr="00970FFA" w14:paraId="55113A74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6D12B9C8" w14:textId="6C20393D" w:rsidR="00ED38AC" w:rsidRPr="00970FFA" w:rsidRDefault="007F20E7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Nonalcohol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att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live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iseas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26E1F1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5ABDC3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070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D2C3DE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69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54F33B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42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A80A052" w14:textId="6DF463BD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2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63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23932848" w14:textId="18A0C847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F7D185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24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D1C8931" w14:textId="2BE225E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42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2AC7FBBD" w14:textId="1B6E06E1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246037F0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10FC6835" w14:textId="1E4E1184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B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ection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E367A9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47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B09DBA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8514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43D807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.44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67668C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61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79DF3A2" w14:textId="65888FAF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6.0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7.25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21984BD2" w14:textId="62A6B089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AA1731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59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EC8C485" w14:textId="441AEA1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2.3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2.90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0727FEA2" w14:textId="78D4BFE0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739D87F4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1A4EB6AD" w14:textId="575B4F98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C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ection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8C2BF1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92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229068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9215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AEC65F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5.1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A0FED4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.6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00D7F26" w14:textId="35854B9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9.6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1.71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50D3B8E8" w14:textId="7A25AFDB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5698FE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.56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DC22873" w14:textId="11CC881B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4.0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5.08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3C96789A" w14:textId="2155EBF9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6AE78CBE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59DF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edication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8FB9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18D65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4164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36BA7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C54E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72DEF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F8B0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596A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D29D4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44DEFBD0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F55D3" w14:textId="5B461F8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lipid-lower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rug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C62C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6786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6216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C03F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0361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85F7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2E77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5AF0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982C0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042D84FF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396F3587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tatin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7A65432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8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19CDF11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3427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CA76C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70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0E00265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5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36CB07F5" w14:textId="6EB4CF6D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4)</w:t>
            </w:r>
          </w:p>
        </w:tc>
        <w:tc>
          <w:tcPr>
            <w:tcW w:w="1134" w:type="dxa"/>
            <w:vAlign w:val="center"/>
          </w:tcPr>
          <w:p w14:paraId="25FD189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12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79A664B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8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7F72182A" w14:textId="28663BCB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11)</w:t>
            </w:r>
          </w:p>
        </w:tc>
        <w:tc>
          <w:tcPr>
            <w:tcW w:w="1132" w:type="dxa"/>
            <w:vAlign w:val="center"/>
          </w:tcPr>
          <w:p w14:paraId="57160E4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313</w:t>
            </w:r>
          </w:p>
        </w:tc>
      </w:tr>
      <w:tr w:rsidR="00ED38AC" w:rsidRPr="00970FFA" w14:paraId="1266B9CB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6153D2A6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Non-statin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7C503F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9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C37116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6674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7A24B2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58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82997E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8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EB5E52B" w14:textId="17DC4A7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92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4325717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2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E7DFF8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6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2C19599" w14:textId="3CC986F4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1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2794CC1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24</w:t>
            </w:r>
          </w:p>
        </w:tc>
      </w:tr>
      <w:tr w:rsidR="00ED38AC" w:rsidRPr="00970FFA" w14:paraId="44CBA315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09F26B01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spirin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3FFB91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46B816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523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B4FA65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8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9ADC06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3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9BB3D55" w14:textId="4D8F7D0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0)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5F2CC0C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590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2EC05B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5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3A3B6D0" w14:textId="7F6A86B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5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1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7AA91D0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50</w:t>
            </w:r>
          </w:p>
        </w:tc>
      </w:tr>
      <w:tr w:rsidR="00ED38AC" w:rsidRPr="00970FFA" w14:paraId="2245EC5F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533C3B1D" w14:textId="0B148A53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B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reatment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8B4A33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2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4E78E5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3557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24B788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3.9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45B378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.7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A6EB64D" w14:textId="7F393D2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3.0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6.54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7454638A" w14:textId="21111EDD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47B8E7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.69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315ED81" w14:textId="458ACD12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3.2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4.25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2B45727D" w14:textId="6EEA8DB8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6E585172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6F89AC82" w14:textId="6DE06825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CV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reatment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0FABF9A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1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39644D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899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6DB50D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.2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6B8D0B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.2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B2C1EC6" w14:textId="381C79B1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7.2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1.66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46A57C67" w14:textId="5FA994A8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5A2598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47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0516F47" w14:textId="59AA2365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1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88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5F26CB7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2</w:t>
            </w:r>
          </w:p>
        </w:tc>
      </w:tr>
      <w:tr w:rsidR="00ED38AC" w:rsidRPr="00970FFA" w14:paraId="1D721AC2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96B9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OAD</w:t>
            </w:r>
          </w:p>
        </w:tc>
        <w:tc>
          <w:tcPr>
            <w:tcW w:w="6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240C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BC47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E0A6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33D6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2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7AD0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4BA4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A46F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1A5D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1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74B5D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0524464E" w14:textId="77777777" w:rsidTr="00783062">
        <w:trPr>
          <w:trHeight w:val="315"/>
        </w:trPr>
        <w:tc>
          <w:tcPr>
            <w:tcW w:w="2518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3D7949C9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Biguanides</w:t>
            </w:r>
          </w:p>
        </w:tc>
        <w:tc>
          <w:tcPr>
            <w:tcW w:w="656" w:type="dxa"/>
            <w:shd w:val="clear" w:color="auto" w:fill="auto"/>
            <w:vAlign w:val="center"/>
            <w:hideMark/>
          </w:tcPr>
          <w:p w14:paraId="71107E8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8</w:t>
            </w:r>
          </w:p>
        </w:tc>
        <w:tc>
          <w:tcPr>
            <w:tcW w:w="936" w:type="dxa"/>
            <w:shd w:val="clear" w:color="auto" w:fill="auto"/>
            <w:vAlign w:val="center"/>
            <w:hideMark/>
          </w:tcPr>
          <w:p w14:paraId="20D3116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8930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5C5083B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44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14:paraId="17D9429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27</w:t>
            </w:r>
          </w:p>
        </w:tc>
        <w:tc>
          <w:tcPr>
            <w:tcW w:w="1241" w:type="dxa"/>
            <w:shd w:val="clear" w:color="auto" w:fill="auto"/>
            <w:vAlign w:val="center"/>
            <w:hideMark/>
          </w:tcPr>
          <w:p w14:paraId="04DC8F86" w14:textId="3CFA84BD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48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</w:p>
        </w:tc>
        <w:tc>
          <w:tcPr>
            <w:tcW w:w="1134" w:type="dxa"/>
            <w:vAlign w:val="center"/>
          </w:tcPr>
          <w:p w14:paraId="1C7AB4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3</w:t>
            </w:r>
          </w:p>
        </w:tc>
        <w:tc>
          <w:tcPr>
            <w:tcW w:w="886" w:type="dxa"/>
            <w:shd w:val="clear" w:color="auto" w:fill="auto"/>
            <w:vAlign w:val="center"/>
            <w:hideMark/>
          </w:tcPr>
          <w:p w14:paraId="2A59AB7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6</w:t>
            </w:r>
          </w:p>
        </w:tc>
        <w:tc>
          <w:tcPr>
            <w:tcW w:w="1132" w:type="dxa"/>
            <w:shd w:val="clear" w:color="auto" w:fill="auto"/>
            <w:vAlign w:val="center"/>
            <w:hideMark/>
          </w:tcPr>
          <w:p w14:paraId="4D14BBAB" w14:textId="67498E95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61)</w:t>
            </w:r>
          </w:p>
        </w:tc>
        <w:tc>
          <w:tcPr>
            <w:tcW w:w="1132" w:type="dxa"/>
            <w:vAlign w:val="center"/>
          </w:tcPr>
          <w:p w14:paraId="2F70601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368</w:t>
            </w:r>
          </w:p>
        </w:tc>
      </w:tr>
      <w:tr w:rsidR="00ED38AC" w:rsidRPr="00970FFA" w14:paraId="21B4AAD5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5BA9C4EC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ulfonamide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AF4807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6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0F1B3F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648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392F1C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50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75296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30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652FEA9" w14:textId="0A71396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1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52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29006B2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01B247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8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C51A6CA" w14:textId="0ECB373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50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637885D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676</w:t>
            </w:r>
          </w:p>
        </w:tc>
      </w:tr>
      <w:tr w:rsidR="00ED38AC" w:rsidRPr="00970FFA" w14:paraId="1C40FAC5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2B0A79A8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GI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BE9F86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79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9EC31A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75908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538EAF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5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39BF5A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2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12AF5C8" w14:textId="1719BB43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5)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4823E0C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52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37249E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3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28A953C" w14:textId="7E152DAD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6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498C08F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75</w:t>
            </w:r>
          </w:p>
        </w:tc>
      </w:tr>
      <w:tr w:rsidR="00ED38AC" w:rsidRPr="00970FFA" w14:paraId="074C7890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03E127E5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Thiazolidinediones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FC424E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4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2C7976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6142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E08A90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3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D49647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9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3A0B4F3" w14:textId="707CD206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3)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074AA83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34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623387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7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0391C52" w14:textId="22C7BA6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1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4A00446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97</w:t>
            </w:r>
          </w:p>
        </w:tc>
      </w:tr>
      <w:tr w:rsidR="00ED38AC" w:rsidRPr="00970FFA" w14:paraId="67ADC6E0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1BB9E3B0" w14:textId="49AB20E4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DPP4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ors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560935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89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500E6C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19437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EA2B51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4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30A07C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26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2DA1226" w14:textId="01C3DD56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1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1.42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22F70B02" w14:textId="0CFFE2A4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A6DFEF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5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8DB9FF3" w14:textId="3EBAB2A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1.32)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4C94131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0.085</w:t>
            </w:r>
          </w:p>
        </w:tc>
      </w:tr>
      <w:tr w:rsidR="00ED38AC" w:rsidRPr="00970FFA" w14:paraId="05C6A3EB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10B377F0" w14:textId="684AB0B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GLP-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cepto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gonist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00CEFA1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B51CB3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7416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BEE64C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51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39E32E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25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7131891" w14:textId="4A849005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1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42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52A22DF1" w14:textId="26798B17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32C96A6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0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403511F" w14:textId="7FE23F84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2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68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3E4C0773" w14:textId="1DAA135E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</w:tr>
      <w:tr w:rsidR="00ED38AC" w:rsidRPr="00970FFA" w14:paraId="3C179E4D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308B1962" w14:textId="749C236D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GLT2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ors</w:t>
            </w:r>
          </w:p>
        </w:tc>
        <w:tc>
          <w:tcPr>
            <w:tcW w:w="65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6359821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8</w:t>
            </w:r>
          </w:p>
        </w:tc>
        <w:tc>
          <w:tcPr>
            <w:tcW w:w="93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7BE1979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6062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188205E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16</w:t>
            </w:r>
          </w:p>
        </w:tc>
        <w:tc>
          <w:tcPr>
            <w:tcW w:w="71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4F2A2F3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56</w:t>
            </w:r>
          </w:p>
        </w:tc>
        <w:tc>
          <w:tcPr>
            <w:tcW w:w="1241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062FE58" w14:textId="3D0032E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4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69)</w:t>
            </w:r>
            <w:r w:rsidRPr="00970FFA">
              <w:rPr>
                <w:rFonts w:ascii="Book Antiqua" w:hAnsi="Book Antiqua"/>
                <w:vertAlign w:val="superscript"/>
              </w:rPr>
              <w:t>c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10C43EE1" w14:textId="4AFDDECE" w:rsidR="00ED38AC" w:rsidRPr="00970FFA" w:rsidRDefault="00407F02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0.001</w:t>
            </w:r>
          </w:p>
        </w:tc>
        <w:tc>
          <w:tcPr>
            <w:tcW w:w="886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53ACE71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9</w:t>
            </w:r>
          </w:p>
        </w:tc>
        <w:tc>
          <w:tcPr>
            <w:tcW w:w="1132" w:type="dxa"/>
            <w:tcBorders>
              <w:top w:val="nil"/>
            </w:tcBorders>
            <w:shd w:val="clear" w:color="auto" w:fill="auto"/>
            <w:vAlign w:val="center"/>
            <w:hideMark/>
          </w:tcPr>
          <w:p w14:paraId="2B2A8E1D" w14:textId="6915F30F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98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1132" w:type="dxa"/>
            <w:tcBorders>
              <w:top w:val="nil"/>
            </w:tcBorders>
            <w:vAlign w:val="center"/>
          </w:tcPr>
          <w:p w14:paraId="1A9AB4D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0</w:t>
            </w:r>
          </w:p>
        </w:tc>
      </w:tr>
      <w:tr w:rsidR="00ED38AC" w:rsidRPr="00970FFA" w14:paraId="448AEEAD" w14:textId="77777777" w:rsidTr="00783062">
        <w:trPr>
          <w:trHeight w:val="315"/>
        </w:trPr>
        <w:tc>
          <w:tcPr>
            <w:tcW w:w="2518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120CAC8" w14:textId="77777777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  <w:highlight w:val="yellow"/>
              </w:rPr>
            </w:pPr>
            <w:r w:rsidRPr="00970FFA">
              <w:rPr>
                <w:rFonts w:ascii="Book Antiqua" w:hAnsi="Book Antiqua"/>
              </w:rPr>
              <w:t>Glinide</w:t>
            </w:r>
          </w:p>
        </w:tc>
        <w:tc>
          <w:tcPr>
            <w:tcW w:w="65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210608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  <w:highlight w:val="yellow"/>
              </w:rPr>
            </w:pPr>
            <w:r w:rsidRPr="00970FFA">
              <w:rPr>
                <w:rFonts w:ascii="Book Antiqua" w:hAnsi="Book Antiqua"/>
              </w:rPr>
              <w:t>418</w:t>
            </w:r>
          </w:p>
        </w:tc>
        <w:tc>
          <w:tcPr>
            <w:tcW w:w="93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954F1D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  <w:highlight w:val="yellow"/>
              </w:rPr>
            </w:pPr>
            <w:r w:rsidRPr="00970FFA">
              <w:rPr>
                <w:rFonts w:ascii="Book Antiqua" w:hAnsi="Book Antiqua"/>
              </w:rPr>
              <w:t>195582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ACE9F2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  <w:highlight w:val="yellow"/>
              </w:rPr>
            </w:pPr>
            <w:r w:rsidRPr="00970FFA">
              <w:rPr>
                <w:rFonts w:ascii="Book Antiqua" w:hAnsi="Book Antiqua"/>
              </w:rPr>
              <w:t>2.14</w:t>
            </w:r>
          </w:p>
        </w:tc>
        <w:tc>
          <w:tcPr>
            <w:tcW w:w="71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3BD1B3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  <w:highlight w:val="yellow"/>
              </w:rPr>
            </w:pPr>
            <w:r w:rsidRPr="00970FFA">
              <w:rPr>
                <w:rFonts w:ascii="Book Antiqua" w:hAnsi="Book Antiqua"/>
              </w:rPr>
              <w:t>1.11</w:t>
            </w:r>
          </w:p>
        </w:tc>
        <w:tc>
          <w:tcPr>
            <w:tcW w:w="124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8C940A1" w14:textId="33B8885B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1.0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4)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14:paraId="3BC136C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51</w:t>
            </w:r>
          </w:p>
        </w:tc>
        <w:tc>
          <w:tcPr>
            <w:tcW w:w="88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E60604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3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259EBF7" w14:textId="2E22EF89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4)</w:t>
            </w:r>
          </w:p>
        </w:tc>
        <w:tc>
          <w:tcPr>
            <w:tcW w:w="1132" w:type="dxa"/>
            <w:tcBorders>
              <w:top w:val="nil"/>
              <w:bottom w:val="single" w:sz="4" w:space="0" w:color="auto"/>
            </w:tcBorders>
            <w:vAlign w:val="center"/>
          </w:tcPr>
          <w:p w14:paraId="5EBE45D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222</w:t>
            </w:r>
          </w:p>
        </w:tc>
      </w:tr>
    </w:tbl>
    <w:bookmarkEnd w:id="669"/>
    <w:p w14:paraId="20F32FF3" w14:textId="0761F433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DengXian" w:hAnsi="Book Antiqua" w:cs="MS Mincho"/>
          <w:vertAlign w:val="superscript"/>
          <w:lang w:eastAsia="zh-CN"/>
        </w:rPr>
        <w:t>a</w:t>
      </w:r>
      <w:r w:rsidRPr="00970FFA">
        <w:rPr>
          <w:rFonts w:ascii="Book Antiqua" w:hAnsi="Book Antiqua"/>
          <w:i/>
          <w:iCs/>
        </w:rPr>
        <w:t>P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&lt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0.05.</w:t>
      </w:r>
    </w:p>
    <w:p w14:paraId="2C835399" w14:textId="624DA926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DengXian" w:hAnsi="Book Antiqua" w:cs="MS Mincho"/>
          <w:vertAlign w:val="superscript"/>
          <w:lang w:eastAsia="zh-CN"/>
        </w:rPr>
        <w:t>b</w:t>
      </w:r>
      <w:r w:rsidRPr="00970FFA">
        <w:rPr>
          <w:rFonts w:ascii="Book Antiqua" w:hAnsi="Book Antiqua"/>
          <w:i/>
          <w:iCs/>
        </w:rPr>
        <w:t>P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&lt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0.01.</w:t>
      </w:r>
    </w:p>
    <w:p w14:paraId="452AD1A6" w14:textId="699EE7DF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DengXian" w:hAnsi="Book Antiqua" w:cs="MS Mincho"/>
          <w:vertAlign w:val="superscript"/>
          <w:lang w:eastAsia="zh-CN"/>
        </w:rPr>
        <w:t>c</w:t>
      </w:r>
      <w:r w:rsidRPr="00970FFA">
        <w:rPr>
          <w:rFonts w:ascii="Book Antiqua" w:hAnsi="Book Antiqua"/>
          <w:i/>
          <w:iCs/>
        </w:rPr>
        <w:t>P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&lt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0.001.</w:t>
      </w:r>
    </w:p>
    <w:p w14:paraId="16B9A892" w14:textId="77A7C7EC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hAnsi="Book Antiqua"/>
          <w:vertAlign w:val="superscript"/>
        </w:rPr>
        <w:t>1</w:t>
      </w:r>
      <w:r w:rsidRPr="00970FFA">
        <w:rPr>
          <w:rFonts w:ascii="Book Antiqua" w:hAnsi="Book Antiqua"/>
        </w:rPr>
        <w:t>adjus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y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ariable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abl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.</w:t>
      </w:r>
    </w:p>
    <w:p w14:paraId="6B84A5A7" w14:textId="32BA1D93" w:rsidR="00ED38AC" w:rsidRPr="00970FFA" w:rsidRDefault="00DE45B1" w:rsidP="0082435A">
      <w:pPr>
        <w:spacing w:line="360" w:lineRule="auto"/>
        <w:jc w:val="both"/>
        <w:rPr>
          <w:rFonts w:ascii="Book Antiqua" w:hAnsi="Book Antiqua"/>
        </w:rPr>
      </w:pPr>
      <w:bookmarkStart w:id="670" w:name="_Hlk156918772"/>
      <w:r w:rsidRPr="00970FFA">
        <w:rPr>
          <w:rFonts w:ascii="Book Antiqua" w:hAnsi="Book Antiqua"/>
        </w:rPr>
        <w:t>A</w:t>
      </w:r>
      <w:r w:rsidR="00ED38AC" w:rsidRPr="00970FFA">
        <w:rPr>
          <w:rFonts w:ascii="Book Antiqua" w:hAnsi="Book Antiqua"/>
        </w:rPr>
        <w:t>GI</w:t>
      </w:r>
      <w:r w:rsidR="00EC6455" w:rsidRPr="00970FFA">
        <w:rPr>
          <w:rFonts w:ascii="Book Antiqua" w:hAnsi="Book Antiqua"/>
        </w:rPr>
        <w:t>:</w:t>
      </w:r>
      <w:r w:rsidR="00407F02" w:rsidRPr="00970FFA">
        <w:rPr>
          <w:rFonts w:ascii="Book Antiqua" w:hAnsi="Book Antiqua"/>
        </w:rPr>
        <w:t xml:space="preserve"> </w:t>
      </w:r>
      <w:r w:rsidR="003F73CD" w:rsidRPr="00970FFA">
        <w:rPr>
          <w:rFonts w:ascii="Book Antiqua" w:hAnsi="Book Antiqua"/>
        </w:rPr>
        <w:sym w:font="Symbol" w:char="F061"/>
      </w:r>
      <w:r w:rsidR="003F73CD" w:rsidRPr="00970FFA">
        <w:rPr>
          <w:rFonts w:ascii="Book Antiqua" w:hAnsi="Book Antiqua"/>
        </w:rPr>
        <w:t>-G</w:t>
      </w:r>
      <w:r w:rsidR="00ED38AC" w:rsidRPr="00970FFA">
        <w:rPr>
          <w:rFonts w:ascii="Book Antiqua" w:hAnsi="Book Antiqua"/>
        </w:rPr>
        <w:t>lucosidase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inhibitors;</w:t>
      </w:r>
      <w:r w:rsidR="00407F02" w:rsidRPr="00970FFA">
        <w:rPr>
          <w:rFonts w:ascii="Book Antiqua" w:hAnsi="Book Antiqua"/>
        </w:rPr>
        <w:t xml:space="preserve"> </w:t>
      </w:r>
      <w:r w:rsidR="00270FD1" w:rsidRPr="00970FFA">
        <w:rPr>
          <w:rFonts w:ascii="Book Antiqua" w:hAnsi="Book Antiqua"/>
        </w:rPr>
        <w:t>aHR</w:t>
      </w:r>
      <w:r w:rsidRPr="00970FFA">
        <w:rPr>
          <w:rFonts w:ascii="Book Antiqua" w:hAnsi="Book Antiqua"/>
        </w:rPr>
        <w:t>: A</w:t>
      </w:r>
      <w:r w:rsidR="00270FD1" w:rsidRPr="00970FFA">
        <w:rPr>
          <w:rFonts w:ascii="Book Antiqua" w:hAnsi="Book Antiqua"/>
        </w:rPr>
        <w:t>djusted</w:t>
      </w:r>
      <w:r w:rsidR="00407F02" w:rsidRPr="00970FFA">
        <w:rPr>
          <w:rFonts w:ascii="Book Antiqua" w:hAnsi="Book Antiqua"/>
        </w:rPr>
        <w:t xml:space="preserve"> </w:t>
      </w:r>
      <w:r w:rsidR="00270FD1" w:rsidRPr="00970FFA">
        <w:rPr>
          <w:rFonts w:ascii="Book Antiqua" w:hAnsi="Book Antiqua"/>
        </w:rPr>
        <w:t>hazard</w:t>
      </w:r>
      <w:r w:rsidR="00407F02" w:rsidRPr="00970FFA">
        <w:rPr>
          <w:rFonts w:ascii="Book Antiqua" w:hAnsi="Book Antiqua"/>
        </w:rPr>
        <w:t xml:space="preserve"> </w:t>
      </w:r>
      <w:r w:rsidR="00270FD1" w:rsidRPr="00970FFA">
        <w:rPr>
          <w:rFonts w:ascii="Book Antiqua" w:hAnsi="Book Antiqua"/>
        </w:rPr>
        <w:t>ratio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cHR</w:t>
      </w:r>
      <w:r w:rsidRPr="00970FFA">
        <w:rPr>
          <w:rFonts w:ascii="Book Antiqua" w:hAnsi="Book Antiqua"/>
        </w:rPr>
        <w:t>: C</w:t>
      </w:r>
      <w:r w:rsidR="00ED38AC" w:rsidRPr="00970FFA">
        <w:rPr>
          <w:rFonts w:ascii="Book Antiqua" w:hAnsi="Book Antiqua"/>
        </w:rPr>
        <w:t>rude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hazard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ratio</w:t>
      </w:r>
      <w:r w:rsidR="003F73CD" w:rsidRPr="00970FFA">
        <w:rPr>
          <w:rFonts w:ascii="Book Antiqua" w:hAnsi="Book Antiqua"/>
        </w:rPr>
        <w:t>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DPP4</w:t>
      </w:r>
      <w:r w:rsidRPr="00970FFA">
        <w:rPr>
          <w:rFonts w:ascii="Book Antiqua" w:hAnsi="Book Antiqua"/>
        </w:rPr>
        <w:t>: D</w:t>
      </w:r>
      <w:r w:rsidR="00ED38AC" w:rsidRPr="00970FFA">
        <w:rPr>
          <w:rFonts w:ascii="Book Antiqua" w:hAnsi="Book Antiqua"/>
        </w:rPr>
        <w:t>ipeptidyl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peptidase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4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GLP-1</w:t>
      </w:r>
      <w:r w:rsidRPr="00970FFA">
        <w:rPr>
          <w:rFonts w:ascii="Book Antiqua" w:hAnsi="Book Antiqua"/>
        </w:rPr>
        <w:t>: G</w:t>
      </w:r>
      <w:r w:rsidR="00ED38AC" w:rsidRPr="00970FFA">
        <w:rPr>
          <w:rFonts w:ascii="Book Antiqua" w:hAnsi="Book Antiqua"/>
        </w:rPr>
        <w:t>lucagon-like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peptide-1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HBV</w:t>
      </w:r>
      <w:r w:rsidRPr="00970FFA">
        <w:rPr>
          <w:rFonts w:ascii="Book Antiqua" w:hAnsi="Book Antiqua"/>
        </w:rPr>
        <w:t>: H</w:t>
      </w:r>
      <w:r w:rsidR="00ED38AC" w:rsidRPr="00970FFA">
        <w:rPr>
          <w:rFonts w:ascii="Book Antiqua" w:hAnsi="Book Antiqua"/>
        </w:rPr>
        <w:t>epatitis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B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virus;</w:t>
      </w:r>
      <w:r w:rsidR="00407F02" w:rsidRPr="00970FFA">
        <w:rPr>
          <w:rFonts w:ascii="Book Antiqua" w:hAnsi="Book Antiqua"/>
        </w:rPr>
        <w:t xml:space="preserve"> </w:t>
      </w:r>
      <w:bookmarkStart w:id="671" w:name="_Hlk156921223"/>
      <w:r w:rsidR="00ED38AC" w:rsidRPr="00970FFA">
        <w:rPr>
          <w:rFonts w:ascii="Book Antiqua" w:hAnsi="Book Antiqua"/>
        </w:rPr>
        <w:t>HCC</w:t>
      </w:r>
      <w:r w:rsidRPr="00970FFA">
        <w:rPr>
          <w:rFonts w:ascii="Book Antiqua" w:hAnsi="Book Antiqua"/>
        </w:rPr>
        <w:t>: H</w:t>
      </w:r>
      <w:r w:rsidR="00ED38AC" w:rsidRPr="00970FFA">
        <w:rPr>
          <w:rFonts w:ascii="Book Antiqua" w:hAnsi="Book Antiqua"/>
        </w:rPr>
        <w:t>epatocellular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carcinoma;</w:t>
      </w:r>
      <w:r w:rsidR="00407F02" w:rsidRPr="00970FFA">
        <w:rPr>
          <w:rFonts w:ascii="Book Antiqua" w:hAnsi="Book Antiqua"/>
        </w:rPr>
        <w:t xml:space="preserve"> </w:t>
      </w:r>
      <w:bookmarkEnd w:id="671"/>
      <w:r w:rsidR="00ED38AC" w:rsidRPr="00970FFA">
        <w:rPr>
          <w:rFonts w:ascii="Book Antiqua" w:hAnsi="Book Antiqua"/>
        </w:rPr>
        <w:t>HCV</w:t>
      </w:r>
      <w:r w:rsidRPr="00970FFA">
        <w:rPr>
          <w:rFonts w:ascii="Book Antiqua" w:hAnsi="Book Antiqua"/>
        </w:rPr>
        <w:t>: H</w:t>
      </w:r>
      <w:r w:rsidR="00ED38AC" w:rsidRPr="00970FFA">
        <w:rPr>
          <w:rFonts w:ascii="Book Antiqua" w:hAnsi="Book Antiqua"/>
        </w:rPr>
        <w:t>epatitis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B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virus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IR</w:t>
      </w:r>
      <w:r w:rsidRPr="00970FFA">
        <w:rPr>
          <w:rFonts w:ascii="Book Antiqua" w:hAnsi="Book Antiqua"/>
        </w:rPr>
        <w:t>: I</w:t>
      </w:r>
      <w:r w:rsidR="00ED38AC" w:rsidRPr="00970FFA">
        <w:rPr>
          <w:rFonts w:ascii="Book Antiqua" w:hAnsi="Book Antiqua"/>
        </w:rPr>
        <w:t>ncidence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rate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per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1000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person-years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N</w:t>
      </w:r>
      <w:r w:rsidRPr="00970FFA">
        <w:rPr>
          <w:rFonts w:ascii="Book Antiqua" w:hAnsi="Book Antiqua"/>
        </w:rPr>
        <w:t>: N</w:t>
      </w:r>
      <w:r w:rsidR="00ED38AC" w:rsidRPr="00970FFA">
        <w:rPr>
          <w:rFonts w:ascii="Book Antiqua" w:hAnsi="Book Antiqua"/>
        </w:rPr>
        <w:t>umber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events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OAD</w:t>
      </w:r>
      <w:r w:rsidRPr="00970FFA">
        <w:rPr>
          <w:rFonts w:ascii="Book Antiqua" w:hAnsi="Book Antiqua"/>
        </w:rPr>
        <w:t>: O</w:t>
      </w:r>
      <w:r w:rsidR="00ED38AC" w:rsidRPr="00970FFA">
        <w:rPr>
          <w:rFonts w:ascii="Book Antiqua" w:hAnsi="Book Antiqua"/>
        </w:rPr>
        <w:t>ral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antidiabetic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agents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PY</w:t>
      </w:r>
      <w:r w:rsidRPr="00970FFA">
        <w:rPr>
          <w:rFonts w:ascii="Book Antiqua" w:hAnsi="Book Antiqua"/>
        </w:rPr>
        <w:t>: P</w:t>
      </w:r>
      <w:r w:rsidR="00ED38AC" w:rsidRPr="00970FFA">
        <w:rPr>
          <w:rFonts w:ascii="Book Antiqua" w:hAnsi="Book Antiqua"/>
        </w:rPr>
        <w:t>erson-years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SGLT2</w:t>
      </w:r>
      <w:r w:rsidRPr="00970FFA">
        <w:rPr>
          <w:rFonts w:ascii="Book Antiqua" w:hAnsi="Book Antiqua"/>
        </w:rPr>
        <w:t>: S</w:t>
      </w:r>
      <w:r w:rsidR="00ED38AC" w:rsidRPr="00970FFA">
        <w:rPr>
          <w:rFonts w:ascii="Book Antiqua" w:hAnsi="Book Antiqua"/>
        </w:rPr>
        <w:t>odium-glucose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co-transporter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2.</w:t>
      </w:r>
    </w:p>
    <w:p w14:paraId="3C7D3281" w14:textId="77777777" w:rsidR="007F20E7" w:rsidRPr="00970FFA" w:rsidRDefault="007F20E7" w:rsidP="0082435A">
      <w:pPr>
        <w:spacing w:line="360" w:lineRule="auto"/>
        <w:jc w:val="both"/>
        <w:rPr>
          <w:rFonts w:ascii="Book Antiqua" w:hAnsi="Book Antiqua"/>
        </w:rPr>
        <w:sectPr w:rsidR="007F20E7" w:rsidRPr="00970FFA" w:rsidSect="00A5212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108B5B2E" w14:textId="65AB80EC" w:rsidR="00ED38AC" w:rsidRPr="00970FFA" w:rsidRDefault="00ED38AC" w:rsidP="0082435A">
      <w:pPr>
        <w:spacing w:line="360" w:lineRule="auto"/>
        <w:jc w:val="both"/>
        <w:rPr>
          <w:rFonts w:ascii="Book Antiqua" w:hAnsi="Book Antiqua"/>
          <w:b/>
          <w:bCs/>
        </w:rPr>
      </w:pPr>
      <w:bookmarkStart w:id="672" w:name="_Hlk154393011"/>
      <w:bookmarkEnd w:id="670"/>
      <w:r w:rsidRPr="00970FFA">
        <w:rPr>
          <w:rFonts w:ascii="Book Antiqua" w:hAnsi="Book Antiqua"/>
          <w:b/>
          <w:bCs/>
        </w:rPr>
        <w:lastRenderedPageBreak/>
        <w:t>Tabl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3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Risk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of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="007F20E7" w:rsidRPr="00970FFA">
        <w:rPr>
          <w:rFonts w:ascii="Book Antiqua" w:hAnsi="Book Antiqua"/>
          <w:b/>
          <w:bCs/>
        </w:rPr>
        <w:t>hepatocellular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="007F20E7" w:rsidRPr="00970FFA">
        <w:rPr>
          <w:rFonts w:ascii="Book Antiqua" w:hAnsi="Book Antiqua"/>
          <w:b/>
          <w:bCs/>
        </w:rPr>
        <w:t>carcinoma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stratifie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by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th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duratio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of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us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compare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with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nonherb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use</w:t>
      </w:r>
    </w:p>
    <w:tbl>
      <w:tblPr>
        <w:tblW w:w="4980" w:type="pct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247"/>
        <w:gridCol w:w="998"/>
        <w:gridCol w:w="1022"/>
        <w:gridCol w:w="850"/>
        <w:gridCol w:w="708"/>
        <w:gridCol w:w="1657"/>
        <w:gridCol w:w="1035"/>
        <w:gridCol w:w="1035"/>
        <w:gridCol w:w="1709"/>
        <w:gridCol w:w="1703"/>
      </w:tblGrid>
      <w:tr w:rsidR="00851A38" w:rsidRPr="00970FFA" w14:paraId="44DA3F23" w14:textId="77777777" w:rsidTr="00851A38">
        <w:trPr>
          <w:trHeight w:val="335"/>
        </w:trPr>
        <w:tc>
          <w:tcPr>
            <w:tcW w:w="867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35A2EA" w14:textId="4A5E3EB2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Variables</w:t>
            </w:r>
          </w:p>
        </w:tc>
        <w:tc>
          <w:tcPr>
            <w:tcW w:w="1107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7D57C" w14:textId="7777777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HCC</w:t>
            </w:r>
          </w:p>
        </w:tc>
        <w:tc>
          <w:tcPr>
            <w:tcW w:w="273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5ADCB" w14:textId="2E736AD2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cHR</w:t>
            </w:r>
          </w:p>
        </w:tc>
        <w:tc>
          <w:tcPr>
            <w:tcW w:w="639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923FC" w14:textId="40BAB84D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(</w:t>
            </w:r>
            <w:r w:rsidR="001111EE" w:rsidRPr="00970FFA">
              <w:rPr>
                <w:rFonts w:ascii="Book Antiqua" w:hAnsi="Book Antiqua"/>
                <w:b/>
                <w:bCs/>
              </w:rPr>
              <w:t>95%CI</w:t>
            </w:r>
            <w:r w:rsidRPr="00970FFA">
              <w:rPr>
                <w:rFonts w:ascii="Book Antiqua" w:hAnsi="Book Antiqua"/>
                <w:b/>
                <w:bCs/>
              </w:rPr>
              <w:t>)</w:t>
            </w:r>
          </w:p>
        </w:tc>
        <w:tc>
          <w:tcPr>
            <w:tcW w:w="399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39628DA" w14:textId="0A28F529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P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value</w:t>
            </w:r>
          </w:p>
        </w:tc>
        <w:tc>
          <w:tcPr>
            <w:tcW w:w="399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A16C6" w14:textId="4B0D314D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aHR</w:t>
            </w:r>
            <w:r w:rsidRPr="00970FFA">
              <w:rPr>
                <w:rFonts w:ascii="Book Antiqua" w:hAnsi="Book Antiqua"/>
                <w:b/>
                <w:bCs/>
                <w:vertAlign w:val="superscript"/>
              </w:rPr>
              <w:t>1</w:t>
            </w:r>
          </w:p>
        </w:tc>
        <w:tc>
          <w:tcPr>
            <w:tcW w:w="659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89322" w14:textId="037A8B4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(</w:t>
            </w:r>
            <w:r w:rsidR="001111EE" w:rsidRPr="00970FFA">
              <w:rPr>
                <w:rFonts w:ascii="Book Antiqua" w:hAnsi="Book Antiqua"/>
                <w:b/>
                <w:bCs/>
              </w:rPr>
              <w:t>95%CI</w:t>
            </w:r>
            <w:r w:rsidRPr="00970FFA">
              <w:rPr>
                <w:rFonts w:ascii="Book Antiqua" w:hAnsi="Book Antiqua"/>
                <w:b/>
                <w:bCs/>
              </w:rPr>
              <w:t>)</w:t>
            </w:r>
          </w:p>
        </w:tc>
        <w:tc>
          <w:tcPr>
            <w:tcW w:w="657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F7133BA" w14:textId="36DD20B0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P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value</w:t>
            </w:r>
          </w:p>
        </w:tc>
      </w:tr>
      <w:tr w:rsidR="00851A38" w:rsidRPr="00970FFA" w14:paraId="2BFEB1B7" w14:textId="77777777" w:rsidTr="00851A38">
        <w:trPr>
          <w:trHeight w:val="335"/>
        </w:trPr>
        <w:tc>
          <w:tcPr>
            <w:tcW w:w="867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B50706" w14:textId="6D32A12D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8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DB1478" w14:textId="7777777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  <w:i/>
                <w:i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n</w:t>
            </w:r>
          </w:p>
        </w:tc>
        <w:tc>
          <w:tcPr>
            <w:tcW w:w="3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AD2EA3" w14:textId="7777777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PY</w:t>
            </w:r>
          </w:p>
        </w:tc>
        <w:tc>
          <w:tcPr>
            <w:tcW w:w="3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E30466" w14:textId="7777777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IR</w:t>
            </w:r>
          </w:p>
        </w:tc>
        <w:tc>
          <w:tcPr>
            <w:tcW w:w="273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2C8715" w14:textId="22839EE5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39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471C28" w14:textId="68B5AC67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9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D0FD0D1" w14:textId="3DE06ACA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9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CADB29" w14:textId="1055EA60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59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46A0C5" w14:textId="2A3A5998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57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F92561E" w14:textId="7EBD29BD" w:rsidR="00851A38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333C870A" w14:textId="77777777" w:rsidTr="00851A38">
        <w:trPr>
          <w:trHeight w:val="335"/>
        </w:trPr>
        <w:tc>
          <w:tcPr>
            <w:tcW w:w="8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473D9" w14:textId="7D698C9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rb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on-users</w:t>
            </w:r>
          </w:p>
        </w:tc>
        <w:tc>
          <w:tcPr>
            <w:tcW w:w="385" w:type="pct"/>
            <w:tcBorders>
              <w:top w:val="single" w:sz="4" w:space="0" w:color="C1C1C1"/>
              <w:left w:val="single" w:sz="4" w:space="0" w:color="C1C1C1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10D38C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487</w:t>
            </w:r>
          </w:p>
        </w:tc>
        <w:tc>
          <w:tcPr>
            <w:tcW w:w="394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348082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71295</w:t>
            </w:r>
          </w:p>
        </w:tc>
        <w:tc>
          <w:tcPr>
            <w:tcW w:w="328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D6E97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93</w:t>
            </w:r>
          </w:p>
        </w:tc>
        <w:tc>
          <w:tcPr>
            <w:tcW w:w="273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56A53BA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639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BEECB37" w14:textId="1A5C34A8" w:rsidR="00ED38AC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399" w:type="pct"/>
            <w:tcBorders>
              <w:top w:val="single" w:sz="4" w:space="0" w:color="C1C1C1"/>
              <w:left w:val="nil"/>
              <w:bottom w:val="single" w:sz="4" w:space="0" w:color="C1C1C1"/>
              <w:right w:val="nil"/>
            </w:tcBorders>
            <w:vAlign w:val="center"/>
          </w:tcPr>
          <w:p w14:paraId="32F6CA6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9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0BEDD6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659" w:type="pct"/>
            <w:tcBorders>
              <w:top w:val="single" w:sz="4" w:space="0" w:color="C1C1C1"/>
              <w:left w:val="nil"/>
              <w:bottom w:val="single" w:sz="4" w:space="0" w:color="C1C1C1"/>
              <w:right w:val="nil"/>
            </w:tcBorders>
            <w:shd w:val="clear" w:color="auto" w:fill="auto"/>
            <w:vAlign w:val="center"/>
            <w:hideMark/>
          </w:tcPr>
          <w:p w14:paraId="754197E7" w14:textId="2921F2EF" w:rsidR="00ED38AC" w:rsidRPr="00970FFA" w:rsidRDefault="00851A38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657" w:type="pct"/>
            <w:tcBorders>
              <w:top w:val="single" w:sz="4" w:space="0" w:color="C1C1C1"/>
              <w:left w:val="nil"/>
              <w:bottom w:val="single" w:sz="4" w:space="0" w:color="C1C1C1"/>
              <w:right w:val="nil"/>
            </w:tcBorders>
            <w:vAlign w:val="center"/>
          </w:tcPr>
          <w:p w14:paraId="706D7C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0B7C6FDB" w14:textId="77777777" w:rsidTr="00851A38">
        <w:trPr>
          <w:trHeight w:val="335"/>
        </w:trPr>
        <w:tc>
          <w:tcPr>
            <w:tcW w:w="8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56AC4" w14:textId="433155BE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rb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users</w:t>
            </w:r>
          </w:p>
        </w:tc>
        <w:tc>
          <w:tcPr>
            <w:tcW w:w="385" w:type="pct"/>
            <w:tcBorders>
              <w:top w:val="nil"/>
              <w:left w:val="single" w:sz="4" w:space="0" w:color="C1C1C1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4ADBCC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082F83B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21DC0AF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73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19EAF7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3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0FBEC92B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nil"/>
            </w:tcBorders>
            <w:vAlign w:val="center"/>
          </w:tcPr>
          <w:p w14:paraId="2538350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78577FD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1738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4A53C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ED38AC" w:rsidRPr="00970FFA" w14:paraId="1CEF088D" w14:textId="77777777" w:rsidTr="00851A38">
        <w:trPr>
          <w:trHeight w:val="335"/>
        </w:trPr>
        <w:tc>
          <w:tcPr>
            <w:tcW w:w="8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DBDC61" w14:textId="71090A9B" w:rsidR="00ED38AC" w:rsidRPr="00970FFA" w:rsidRDefault="00407F02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&lt;</w:t>
            </w:r>
            <w:r w:rsidRPr="00970FFA">
              <w:rPr>
                <w:rFonts w:ascii="Book Antiqua" w:hAnsi="Book Antiqua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1</w:t>
            </w:r>
            <w:r w:rsidRPr="00970FFA">
              <w:rPr>
                <w:rFonts w:ascii="Book Antiqua" w:hAnsi="Book Antiqua"/>
              </w:rPr>
              <w:t xml:space="preserve"> </w:t>
            </w:r>
            <w:r w:rsidR="00851A38" w:rsidRPr="00970FFA">
              <w:rPr>
                <w:rFonts w:ascii="Book Antiqua" w:hAnsi="Book Antiqua"/>
              </w:rPr>
              <w:t>yr</w:t>
            </w:r>
          </w:p>
        </w:tc>
        <w:tc>
          <w:tcPr>
            <w:tcW w:w="385" w:type="pct"/>
            <w:tcBorders>
              <w:top w:val="nil"/>
              <w:left w:val="single" w:sz="4" w:space="0" w:color="C1C1C1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70A25B7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81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F9ACE9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9349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0F4A79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3</w:t>
            </w:r>
          </w:p>
        </w:tc>
        <w:tc>
          <w:tcPr>
            <w:tcW w:w="273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4CEF85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4</w:t>
            </w:r>
          </w:p>
        </w:tc>
        <w:tc>
          <w:tcPr>
            <w:tcW w:w="63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631923CD" w14:textId="36278FF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2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nil"/>
            </w:tcBorders>
            <w:vAlign w:val="center"/>
          </w:tcPr>
          <w:p w14:paraId="567F4A4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610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6C51B20D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8</w:t>
            </w:r>
          </w:p>
        </w:tc>
        <w:tc>
          <w:tcPr>
            <w:tcW w:w="659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5288D45" w14:textId="4B2996D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3)</w:t>
            </w:r>
          </w:p>
        </w:tc>
        <w:tc>
          <w:tcPr>
            <w:tcW w:w="657" w:type="pct"/>
            <w:tcBorders>
              <w:top w:val="single" w:sz="4" w:space="0" w:color="C1C1C1"/>
              <w:left w:val="nil"/>
              <w:bottom w:val="single" w:sz="4" w:space="0" w:color="C1C1C1"/>
              <w:right w:val="single" w:sz="4" w:space="0" w:color="C1C1C1"/>
            </w:tcBorders>
            <w:vAlign w:val="center"/>
          </w:tcPr>
          <w:p w14:paraId="4FC03CF3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74</w:t>
            </w:r>
          </w:p>
        </w:tc>
      </w:tr>
      <w:tr w:rsidR="00ED38AC" w:rsidRPr="00970FFA" w14:paraId="03FC3C97" w14:textId="77777777" w:rsidTr="00851A38">
        <w:trPr>
          <w:trHeight w:val="335"/>
        </w:trPr>
        <w:tc>
          <w:tcPr>
            <w:tcW w:w="867" w:type="pct"/>
            <w:tcBorders>
              <w:top w:val="single" w:sz="4" w:space="0" w:color="C1C1C1"/>
              <w:left w:val="single" w:sz="4" w:space="0" w:color="C1C1C1"/>
              <w:bottom w:val="nil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927CDA3" w14:textId="23C9DD44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-2.9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yr</w:t>
            </w:r>
          </w:p>
        </w:tc>
        <w:tc>
          <w:tcPr>
            <w:tcW w:w="385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2708937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71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0F0E57B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1924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44790EC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9</w:t>
            </w:r>
          </w:p>
        </w:tc>
        <w:tc>
          <w:tcPr>
            <w:tcW w:w="273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88F833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5</w:t>
            </w:r>
          </w:p>
        </w:tc>
        <w:tc>
          <w:tcPr>
            <w:tcW w:w="63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74AA2B92" w14:textId="5E87BC80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4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nil"/>
            </w:tcBorders>
            <w:vAlign w:val="center"/>
          </w:tcPr>
          <w:p w14:paraId="3F5688A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514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75C48DC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2</w:t>
            </w:r>
          </w:p>
        </w:tc>
        <w:tc>
          <w:tcPr>
            <w:tcW w:w="65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1080372F" w14:textId="6B0BCB1A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8)</w:t>
            </w:r>
          </w:p>
        </w:tc>
        <w:tc>
          <w:tcPr>
            <w:tcW w:w="657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vAlign w:val="center"/>
          </w:tcPr>
          <w:p w14:paraId="21D1AD90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69</w:t>
            </w:r>
          </w:p>
        </w:tc>
      </w:tr>
      <w:tr w:rsidR="00ED38AC" w:rsidRPr="00970FFA" w14:paraId="684DFF8C" w14:textId="77777777" w:rsidTr="00851A38">
        <w:trPr>
          <w:trHeight w:val="335"/>
        </w:trPr>
        <w:tc>
          <w:tcPr>
            <w:tcW w:w="86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AD2712" w14:textId="23FBB902" w:rsidR="00ED38AC" w:rsidRPr="00970FFA" w:rsidRDefault="00ED38AC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-4.9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yr</w:t>
            </w:r>
          </w:p>
        </w:tc>
        <w:tc>
          <w:tcPr>
            <w:tcW w:w="385" w:type="pct"/>
            <w:tcBorders>
              <w:top w:val="nil"/>
              <w:left w:val="single" w:sz="4" w:space="0" w:color="C1C1C1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53C0E2E9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7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29CDEAC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9932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5BB4778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8</w:t>
            </w:r>
          </w:p>
        </w:tc>
        <w:tc>
          <w:tcPr>
            <w:tcW w:w="273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5599E4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9</w:t>
            </w:r>
          </w:p>
        </w:tc>
        <w:tc>
          <w:tcPr>
            <w:tcW w:w="63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A1AD547" w14:textId="7EDE1CD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35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nil"/>
            </w:tcBorders>
            <w:vAlign w:val="center"/>
          </w:tcPr>
          <w:p w14:paraId="0274CE74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50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5620DA7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4</w:t>
            </w:r>
          </w:p>
        </w:tc>
        <w:tc>
          <w:tcPr>
            <w:tcW w:w="659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5699BB0" w14:textId="2ACF2911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17)</w:t>
            </w:r>
          </w:p>
        </w:tc>
        <w:tc>
          <w:tcPr>
            <w:tcW w:w="657" w:type="pct"/>
            <w:tcBorders>
              <w:top w:val="nil"/>
              <w:left w:val="nil"/>
              <w:bottom w:val="single" w:sz="4" w:space="0" w:color="C1C1C1"/>
              <w:right w:val="single" w:sz="4" w:space="0" w:color="C1C1C1"/>
            </w:tcBorders>
            <w:vAlign w:val="center"/>
          </w:tcPr>
          <w:p w14:paraId="7F868FF7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436</w:t>
            </w:r>
          </w:p>
        </w:tc>
      </w:tr>
      <w:tr w:rsidR="00ED38AC" w:rsidRPr="00970FFA" w14:paraId="6EC14A64" w14:textId="77777777" w:rsidTr="00851A38">
        <w:trPr>
          <w:trHeight w:val="335"/>
        </w:trPr>
        <w:tc>
          <w:tcPr>
            <w:tcW w:w="86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5191C7" w14:textId="15382AF5" w:rsidR="00ED38AC" w:rsidRPr="00970FFA" w:rsidRDefault="00851A38" w:rsidP="0082435A">
            <w:pPr>
              <w:spacing w:line="360" w:lineRule="auto"/>
              <w:ind w:firstLineChars="200" w:firstLine="480"/>
              <w:jc w:val="both"/>
              <w:rPr>
                <w:rFonts w:ascii="Book Antiqua" w:hAnsi="Book Antiqua"/>
              </w:rPr>
            </w:pPr>
            <w:bookmarkStart w:id="673" w:name="_Hlk156840344"/>
            <w:r w:rsidRPr="00970FFA">
              <w:rPr>
                <w:rFonts w:ascii="Book Antiqua" w:eastAsia="Book Antiqua" w:hAnsi="Book Antiqua" w:cs="Book Antiqua"/>
                <w:color w:val="000000"/>
              </w:rPr>
              <w:t>≥</w:t>
            </w:r>
            <w:bookmarkEnd w:id="673"/>
            <w:r w:rsidR="00407F02" w:rsidRPr="00970FFA">
              <w:rPr>
                <w:rFonts w:ascii="Book Antiqua" w:eastAsia="Book Antiqua" w:hAnsi="Book Antiqua" w:cs="Book Antiqua"/>
                <w:color w:val="000000"/>
              </w:rPr>
              <w:t xml:space="preserve"> </w:t>
            </w:r>
            <w:r w:rsidR="00ED38AC" w:rsidRPr="00970FFA">
              <w:rPr>
                <w:rFonts w:ascii="Book Antiqua" w:hAnsi="Book Antiqua"/>
              </w:rPr>
              <w:t>5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yr</w:t>
            </w:r>
          </w:p>
        </w:tc>
        <w:tc>
          <w:tcPr>
            <w:tcW w:w="385" w:type="pct"/>
            <w:tcBorders>
              <w:top w:val="nil"/>
              <w:left w:val="single" w:sz="4" w:space="0" w:color="C1C1C1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B5232B2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00</w:t>
            </w:r>
          </w:p>
        </w:tc>
        <w:tc>
          <w:tcPr>
            <w:tcW w:w="394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5B6FA15E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7953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648E70A8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04</w:t>
            </w:r>
          </w:p>
        </w:tc>
        <w:tc>
          <w:tcPr>
            <w:tcW w:w="273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784D13F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9</w:t>
            </w:r>
          </w:p>
        </w:tc>
        <w:tc>
          <w:tcPr>
            <w:tcW w:w="639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4D5C2D29" w14:textId="4A0EC3A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15)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3D5E7A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43</w:t>
            </w:r>
          </w:p>
        </w:tc>
        <w:tc>
          <w:tcPr>
            <w:tcW w:w="399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215E4D55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2</w:t>
            </w:r>
          </w:p>
        </w:tc>
        <w:tc>
          <w:tcPr>
            <w:tcW w:w="659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shd w:val="clear" w:color="auto" w:fill="auto"/>
            <w:vAlign w:val="center"/>
            <w:hideMark/>
          </w:tcPr>
          <w:p w14:paraId="39C975A5" w14:textId="226588BC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95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657" w:type="pct"/>
            <w:tcBorders>
              <w:top w:val="nil"/>
              <w:left w:val="nil"/>
              <w:bottom w:val="single" w:sz="4" w:space="0" w:color="auto"/>
              <w:right w:val="single" w:sz="4" w:space="0" w:color="C1C1C1"/>
            </w:tcBorders>
            <w:vAlign w:val="center"/>
          </w:tcPr>
          <w:p w14:paraId="00B30486" w14:textId="77777777" w:rsidR="00ED38AC" w:rsidRPr="00970FFA" w:rsidRDefault="00ED38AC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3</w:t>
            </w:r>
          </w:p>
        </w:tc>
      </w:tr>
    </w:tbl>
    <w:bookmarkEnd w:id="672"/>
    <w:p w14:paraId="084FC3A3" w14:textId="53129DBA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MS Mincho" w:hAnsi="Book Antiqua" w:cs="MS Mincho"/>
          <w:vertAlign w:val="superscript"/>
        </w:rPr>
        <w:t>a</w:t>
      </w:r>
      <w:r w:rsidRPr="00970FFA">
        <w:rPr>
          <w:rFonts w:ascii="Book Antiqua" w:eastAsia="MS Mincho" w:hAnsi="Book Antiqua" w:cs="MS Mincho"/>
          <w:i/>
          <w:iCs/>
        </w:rPr>
        <w:t>P</w:t>
      </w:r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eastAsia="MS Mincho" w:hAnsi="Book Antiqua" w:cs="MS Mincho"/>
        </w:rPr>
        <w:t>&lt;</w:t>
      </w:r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hAnsi="Book Antiqua"/>
        </w:rPr>
        <w:t>0.05.</w:t>
      </w:r>
    </w:p>
    <w:p w14:paraId="66060EA0" w14:textId="4D3F0C5B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hAnsi="Book Antiqua"/>
          <w:vertAlign w:val="superscript"/>
        </w:rPr>
        <w:t>1</w:t>
      </w:r>
      <w:r w:rsidRPr="00970FFA">
        <w:rPr>
          <w:rFonts w:ascii="Book Antiqua" w:hAnsi="Book Antiqua"/>
        </w:rPr>
        <w:t>adjus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y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ariable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abl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.</w:t>
      </w:r>
    </w:p>
    <w:p w14:paraId="116BED7D" w14:textId="14ACCB88" w:rsidR="00ED38AC" w:rsidRPr="00970FFA" w:rsidRDefault="00DE45B1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hAnsi="Book Antiqua"/>
        </w:rPr>
        <w:t>A</w:t>
      </w:r>
      <w:r w:rsidR="00ED38AC" w:rsidRPr="00970FFA">
        <w:rPr>
          <w:rFonts w:ascii="Book Antiqua" w:hAnsi="Book Antiqua"/>
        </w:rPr>
        <w:t>HR</w:t>
      </w:r>
      <w:r w:rsidRPr="00970FFA">
        <w:rPr>
          <w:rFonts w:ascii="Book Antiqua" w:hAnsi="Book Antiqua"/>
        </w:rPr>
        <w:t>: A</w:t>
      </w:r>
      <w:r w:rsidR="00ED38AC" w:rsidRPr="00970FFA">
        <w:rPr>
          <w:rFonts w:ascii="Book Antiqua" w:hAnsi="Book Antiqua"/>
        </w:rPr>
        <w:t>djusted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hazard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ratio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cHR</w:t>
      </w:r>
      <w:r w:rsidRPr="00970FFA">
        <w:rPr>
          <w:rFonts w:ascii="Book Antiqua" w:hAnsi="Book Antiqua"/>
        </w:rPr>
        <w:t>: C</w:t>
      </w:r>
      <w:r w:rsidR="00ED38AC" w:rsidRPr="00970FFA">
        <w:rPr>
          <w:rFonts w:ascii="Book Antiqua" w:hAnsi="Book Antiqua"/>
        </w:rPr>
        <w:t>rude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hazard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ratio</w:t>
      </w:r>
      <w:r w:rsidR="003F73CD" w:rsidRPr="00970FFA">
        <w:rPr>
          <w:rFonts w:ascii="Book Antiqua" w:hAnsi="Book Antiqua"/>
        </w:rPr>
        <w:t>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HCC</w:t>
      </w:r>
      <w:r w:rsidRPr="00970FFA">
        <w:rPr>
          <w:rFonts w:ascii="Book Antiqua" w:hAnsi="Book Antiqua"/>
        </w:rPr>
        <w:t>: H</w:t>
      </w:r>
      <w:r w:rsidR="00ED38AC" w:rsidRPr="00970FFA">
        <w:rPr>
          <w:rFonts w:ascii="Book Antiqua" w:hAnsi="Book Antiqua"/>
        </w:rPr>
        <w:t>epatocellular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carcinoma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IR</w:t>
      </w:r>
      <w:r w:rsidRPr="00970FFA">
        <w:rPr>
          <w:rFonts w:ascii="Book Antiqua" w:hAnsi="Book Antiqua"/>
        </w:rPr>
        <w:t>: I</w:t>
      </w:r>
      <w:r w:rsidR="00ED38AC" w:rsidRPr="00970FFA">
        <w:rPr>
          <w:rFonts w:ascii="Book Antiqua" w:hAnsi="Book Antiqua"/>
        </w:rPr>
        <w:t>ncidence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rate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pre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1000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person-years;</w:t>
      </w:r>
      <w:r w:rsidR="00407F02" w:rsidRPr="00970FFA">
        <w:rPr>
          <w:rFonts w:ascii="Book Antiqua" w:hAnsi="Book Antiqua"/>
        </w:rPr>
        <w:t xml:space="preserve"> </w:t>
      </w:r>
      <w:r w:rsidR="00851A38" w:rsidRPr="00970FFA">
        <w:rPr>
          <w:rFonts w:ascii="Book Antiqua" w:hAnsi="Book Antiqua"/>
          <w:i/>
          <w:iCs/>
        </w:rPr>
        <w:t>n</w:t>
      </w:r>
      <w:r w:rsidRPr="00970FFA">
        <w:rPr>
          <w:rFonts w:ascii="Book Antiqua" w:hAnsi="Book Antiqua"/>
        </w:rPr>
        <w:t>: N</w:t>
      </w:r>
      <w:r w:rsidR="00ED38AC" w:rsidRPr="00970FFA">
        <w:rPr>
          <w:rFonts w:ascii="Book Antiqua" w:hAnsi="Book Antiqua"/>
        </w:rPr>
        <w:t>umber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events;</w:t>
      </w:r>
      <w:r w:rsidR="00407F02" w:rsidRPr="00970FFA">
        <w:rPr>
          <w:rFonts w:ascii="Book Antiqua" w:hAnsi="Book Antiqua"/>
        </w:rPr>
        <w:t xml:space="preserve"> </w:t>
      </w:r>
      <w:r w:rsidR="00ED38AC" w:rsidRPr="00970FFA">
        <w:rPr>
          <w:rFonts w:ascii="Book Antiqua" w:hAnsi="Book Antiqua"/>
        </w:rPr>
        <w:t>PY</w:t>
      </w:r>
      <w:r w:rsidRPr="00970FFA">
        <w:rPr>
          <w:rFonts w:ascii="Book Antiqua" w:hAnsi="Book Antiqua"/>
        </w:rPr>
        <w:t>: P</w:t>
      </w:r>
      <w:r w:rsidR="00ED38AC" w:rsidRPr="00970FFA">
        <w:rPr>
          <w:rFonts w:ascii="Book Antiqua" w:hAnsi="Book Antiqua"/>
        </w:rPr>
        <w:t>erson-years.</w:t>
      </w:r>
    </w:p>
    <w:p w14:paraId="74829452" w14:textId="77777777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</w:p>
    <w:p w14:paraId="50810BAB" w14:textId="77777777" w:rsidR="00ED38AC" w:rsidRPr="00970FFA" w:rsidRDefault="00ED38AC" w:rsidP="0082435A">
      <w:pPr>
        <w:spacing w:line="360" w:lineRule="auto"/>
        <w:jc w:val="both"/>
        <w:rPr>
          <w:rFonts w:ascii="Book Antiqua" w:hAnsi="Book Antiqua"/>
        </w:rPr>
      </w:pPr>
    </w:p>
    <w:p w14:paraId="7BC1E5B8" w14:textId="77777777" w:rsidR="00851A38" w:rsidRPr="00970FFA" w:rsidRDefault="00851A38" w:rsidP="0082435A">
      <w:pPr>
        <w:spacing w:line="360" w:lineRule="auto"/>
        <w:jc w:val="both"/>
        <w:rPr>
          <w:rFonts w:ascii="Book Antiqua" w:hAnsi="Book Antiqua"/>
        </w:rPr>
        <w:sectPr w:rsidR="00851A38" w:rsidRPr="00970FFA" w:rsidSect="00A5212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609C0C8" w14:textId="53A37F49" w:rsidR="002F256F" w:rsidRPr="00970FFA" w:rsidRDefault="002F256F" w:rsidP="0082435A">
      <w:pPr>
        <w:spacing w:line="360" w:lineRule="auto"/>
        <w:jc w:val="both"/>
        <w:rPr>
          <w:rFonts w:ascii="Book Antiqua" w:hAnsi="Book Antiqua"/>
          <w:b/>
          <w:bCs/>
        </w:rPr>
      </w:pPr>
      <w:r w:rsidRPr="00970FFA">
        <w:rPr>
          <w:rFonts w:ascii="Book Antiqua" w:hAnsi="Book Antiqua"/>
          <w:b/>
          <w:bCs/>
        </w:rPr>
        <w:lastRenderedPageBreak/>
        <w:t>Tabl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4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Possibl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pharmacological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effect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of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th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gredient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in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the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top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="003F73CD" w:rsidRPr="00970FFA">
        <w:rPr>
          <w:rFonts w:ascii="Book Antiqua" w:hAnsi="Book Antiqua"/>
          <w:b/>
          <w:bCs/>
        </w:rPr>
        <w:t>10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herbs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and</w:t>
      </w:r>
      <w:r w:rsidR="00407F02" w:rsidRPr="00970FFA">
        <w:rPr>
          <w:rFonts w:ascii="Book Antiqua" w:hAnsi="Book Antiqua"/>
          <w:b/>
          <w:bCs/>
        </w:rPr>
        <w:t xml:space="preserve"> </w:t>
      </w:r>
      <w:r w:rsidRPr="00970FFA">
        <w:rPr>
          <w:rFonts w:ascii="Book Antiqua" w:hAnsi="Book Antiqua"/>
          <w:b/>
          <w:bCs/>
        </w:rPr>
        <w:t>formulas</w:t>
      </w:r>
      <w:r w:rsidR="00407F02" w:rsidRPr="00970FFA">
        <w:rPr>
          <w:rFonts w:ascii="Book Antiqua" w:hAnsi="Book Antiqua"/>
          <w:b/>
          <w:bCs/>
        </w:rPr>
        <w:t xml:space="preserve"> </w:t>
      </w:r>
    </w:p>
    <w:tbl>
      <w:tblPr>
        <w:tblW w:w="5000" w:type="pct"/>
        <w:jc w:val="center"/>
        <w:tblLayout w:type="fixed"/>
        <w:tblLook w:val="04A0" w:firstRow="1" w:lastRow="0" w:firstColumn="1" w:lastColumn="0" w:noHBand="0" w:noVBand="1"/>
      </w:tblPr>
      <w:tblGrid>
        <w:gridCol w:w="1278"/>
        <w:gridCol w:w="3552"/>
        <w:gridCol w:w="914"/>
        <w:gridCol w:w="824"/>
        <w:gridCol w:w="1186"/>
        <w:gridCol w:w="544"/>
        <w:gridCol w:w="640"/>
        <w:gridCol w:w="638"/>
      </w:tblGrid>
      <w:tr w:rsidR="002F256F" w:rsidRPr="00970FFA" w14:paraId="4A7A6953" w14:textId="77777777" w:rsidTr="00A558FE">
        <w:trPr>
          <w:trHeight w:val="315"/>
          <w:jc w:val="center"/>
        </w:trPr>
        <w:tc>
          <w:tcPr>
            <w:tcW w:w="66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35A528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</w:p>
        </w:tc>
        <w:tc>
          <w:tcPr>
            <w:tcW w:w="185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0DA39B" w14:textId="0552BFD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Possible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pharmacological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effects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of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the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ingredients</w:t>
            </w:r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4A545C" w14:textId="43BD6DB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Average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daily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dose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(g)</w:t>
            </w:r>
          </w:p>
        </w:tc>
        <w:tc>
          <w:tcPr>
            <w:tcW w:w="43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935292" w14:textId="53E5226E" w:rsidR="002F256F" w:rsidRPr="00970FFA" w:rsidRDefault="003F73CD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No.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="002F256F" w:rsidRPr="00970FFA">
              <w:rPr>
                <w:rFonts w:ascii="Book Antiqua" w:hAnsi="Book Antiqua"/>
                <w:b/>
                <w:bCs/>
              </w:rPr>
              <w:t>of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="002F256F" w:rsidRPr="00970FFA">
              <w:rPr>
                <w:rFonts w:ascii="Book Antiqua" w:hAnsi="Book Antiqua"/>
                <w:b/>
                <w:bCs/>
              </w:rPr>
              <w:t>person</w:t>
            </w:r>
            <w:r w:rsidRPr="00970FFA">
              <w:rPr>
                <w:rFonts w:ascii="Book Antiqua" w:hAnsi="Book Antiqua"/>
                <w:b/>
                <w:bCs/>
              </w:rPr>
              <w:t>s</w:t>
            </w:r>
            <w:r w:rsidR="002F256F" w:rsidRPr="00970FFA">
              <w:rPr>
                <w:rFonts w:ascii="Book Antiqua" w:hAnsi="Book Antiqua"/>
                <w:b/>
                <w:bCs/>
              </w:rPr>
              <w:t>-dosage</w:t>
            </w:r>
          </w:p>
        </w:tc>
        <w:tc>
          <w:tcPr>
            <w:tcW w:w="6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D37C57" w14:textId="391C5E7F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Frequency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(%)</w:t>
            </w:r>
          </w:p>
        </w:tc>
        <w:tc>
          <w:tcPr>
            <w:tcW w:w="28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655CC2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aHR</w:t>
            </w:r>
            <w:r w:rsidRPr="00970FFA">
              <w:rPr>
                <w:rFonts w:ascii="Book Antiqua" w:hAnsi="Book Antiqua"/>
                <w:b/>
                <w:bCs/>
                <w:vertAlign w:val="superscript"/>
              </w:rPr>
              <w:t>1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485D700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</w:rPr>
              <w:t>(95%CI)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95E4E2" w14:textId="192412A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b/>
                <w:bCs/>
              </w:rPr>
            </w:pPr>
            <w:r w:rsidRPr="00970FFA">
              <w:rPr>
                <w:rFonts w:ascii="Book Antiqua" w:hAnsi="Book Antiqua"/>
                <w:b/>
                <w:bCs/>
                <w:i/>
                <w:iCs/>
              </w:rPr>
              <w:t>P</w:t>
            </w:r>
            <w:r w:rsidR="00407F02" w:rsidRPr="00970FFA">
              <w:rPr>
                <w:rFonts w:ascii="Book Antiqua" w:hAnsi="Book Antiqua"/>
                <w:b/>
                <w:bCs/>
              </w:rPr>
              <w:t xml:space="preserve"> </w:t>
            </w:r>
            <w:r w:rsidRPr="00970FFA">
              <w:rPr>
                <w:rFonts w:ascii="Book Antiqua" w:hAnsi="Book Antiqua"/>
                <w:b/>
                <w:bCs/>
              </w:rPr>
              <w:t>value</w:t>
            </w:r>
          </w:p>
        </w:tc>
      </w:tr>
      <w:tr w:rsidR="002F256F" w:rsidRPr="00970FFA" w14:paraId="27C2279B" w14:textId="77777777" w:rsidTr="00A558FE">
        <w:trPr>
          <w:trHeight w:val="315"/>
          <w:jc w:val="center"/>
        </w:trPr>
        <w:tc>
          <w:tcPr>
            <w:tcW w:w="66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769F8" w14:textId="3BBD74B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ingl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erbs</w:t>
            </w:r>
            <w:r w:rsidR="00DE45B1" w:rsidRPr="00970FFA">
              <w:rPr>
                <w:rFonts w:ascii="Book Antiqua" w:hAnsi="Book Antiqua"/>
              </w:rPr>
              <w:t>: P</w:t>
            </w:r>
            <w:r w:rsidRPr="00970FFA">
              <w:rPr>
                <w:rFonts w:ascii="Book Antiqua" w:hAnsi="Book Antiqua"/>
              </w:rPr>
              <w:t>in-y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ame/Lat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ame</w:t>
            </w:r>
          </w:p>
        </w:tc>
        <w:tc>
          <w:tcPr>
            <w:tcW w:w="185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419409C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7D081A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3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9D8F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1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5D5C05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8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440BB6C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00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62F4C6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Ref.)</w:t>
            </w:r>
          </w:p>
        </w:tc>
        <w:tc>
          <w:tcPr>
            <w:tcW w:w="334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955484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F256F" w:rsidRPr="00970FFA" w14:paraId="0A9E72F4" w14:textId="77777777" w:rsidTr="00A558FE">
        <w:trPr>
          <w:trHeight w:val="330"/>
          <w:jc w:val="center"/>
        </w:trPr>
        <w:tc>
          <w:tcPr>
            <w:tcW w:w="668" w:type="pct"/>
            <w:shd w:val="clear" w:color="auto" w:fill="auto"/>
            <w:hideMark/>
          </w:tcPr>
          <w:p w14:paraId="5E76230C" w14:textId="541F217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pt-PT"/>
              </w:rPr>
            </w:pPr>
            <w:r w:rsidRPr="00970FFA">
              <w:rPr>
                <w:rFonts w:ascii="Book Antiqua" w:hAnsi="Book Antiqua"/>
                <w:lang w:val="pt-PT"/>
              </w:rPr>
              <w:t>Da</w:t>
            </w:r>
            <w:r w:rsidR="00407F02" w:rsidRPr="00970FFA">
              <w:rPr>
                <w:rFonts w:ascii="Book Antiqua" w:hAnsi="Book Antiqua"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lang w:val="pt-PT"/>
              </w:rPr>
              <w:t>Huang/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Rheum</w:t>
            </w:r>
            <w:r w:rsidR="00407F02" w:rsidRPr="00970FFA">
              <w:rPr>
                <w:rFonts w:ascii="Book Antiqua" w:hAnsi="Book Antiqua"/>
                <w:i/>
                <w:iCs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palmatum</w:t>
            </w:r>
            <w:r w:rsidR="00407F02" w:rsidRPr="00970FFA">
              <w:rPr>
                <w:rFonts w:ascii="Book Antiqua" w:hAnsi="Book Antiqua"/>
                <w:i/>
                <w:iCs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L</w:t>
            </w:r>
          </w:p>
        </w:tc>
        <w:tc>
          <w:tcPr>
            <w:tcW w:w="1855" w:type="pct"/>
          </w:tcPr>
          <w:p w14:paraId="752B76F9" w14:textId="244BC650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Re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xidativ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ess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-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mprov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-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unc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k8L1llYXI+PFJl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k8L1llYXI+PFJl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8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ctiv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P-Activ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te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Kinas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mprov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lucos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oler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NjwvWWVhcj48UmVj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NjwvWWVhcj48UmVj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7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reduc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ATP1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kelet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uscl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lipi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ccumula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YW88L0F1dGhvcj48WWVhcj4yMDE2PC9ZZWFyPjxSZWNO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YW88L0F1dGhvcj48WWVhcj4yMDE2PC9ZZWFyPjxSZWNO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8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inhibi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A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3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UYW48L0F1dGhvcj48WWVhcj4yMDE5PC9ZZWFyPjxSZWNO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UYW48L0F1dGhvcj48WWVhcj4yMDE5PC9ZZWFyPjxSZWNO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9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</w:tcPr>
          <w:p w14:paraId="1F8012B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</w:t>
            </w:r>
          </w:p>
        </w:tc>
        <w:tc>
          <w:tcPr>
            <w:tcW w:w="430" w:type="pct"/>
            <w:shd w:val="clear" w:color="auto" w:fill="auto"/>
            <w:hideMark/>
          </w:tcPr>
          <w:p w14:paraId="0F5AAB7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60286</w:t>
            </w:r>
          </w:p>
        </w:tc>
        <w:tc>
          <w:tcPr>
            <w:tcW w:w="619" w:type="pct"/>
          </w:tcPr>
          <w:p w14:paraId="24706B17" w14:textId="4813E3B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9102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5.25)</w:t>
            </w:r>
          </w:p>
        </w:tc>
        <w:tc>
          <w:tcPr>
            <w:tcW w:w="284" w:type="pct"/>
          </w:tcPr>
          <w:p w14:paraId="07C9250E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3</w:t>
            </w:r>
          </w:p>
        </w:tc>
        <w:tc>
          <w:tcPr>
            <w:tcW w:w="334" w:type="pct"/>
          </w:tcPr>
          <w:p w14:paraId="4A9F3971" w14:textId="349E278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98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334" w:type="pct"/>
          </w:tcPr>
          <w:p w14:paraId="596B7619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3</w:t>
            </w:r>
          </w:p>
        </w:tc>
      </w:tr>
      <w:tr w:rsidR="002F256F" w:rsidRPr="00970FFA" w14:paraId="60BD30B6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7BACB442" w14:textId="672F75A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D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hen/</w:t>
            </w:r>
            <w:r w:rsidRPr="00970FFA">
              <w:rPr>
                <w:rFonts w:ascii="Book Antiqua" w:hAnsi="Book Antiqua"/>
                <w:i/>
                <w:iCs/>
              </w:rPr>
              <w:t>Sal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miltiorrhiz</w:t>
            </w:r>
            <w:r w:rsidRPr="00970FFA">
              <w:rPr>
                <w:rFonts w:ascii="Book Antiqua" w:hAnsi="Book Antiqua"/>
                <w:i/>
                <w:iCs/>
              </w:rPr>
              <w:lastRenderedPageBreak/>
              <w:t>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Bunge</w:t>
            </w:r>
          </w:p>
        </w:tc>
        <w:tc>
          <w:tcPr>
            <w:tcW w:w="1855" w:type="pct"/>
            <w:tcBorders>
              <w:top w:val="nil"/>
            </w:tcBorders>
          </w:tcPr>
          <w:p w14:paraId="2B8C3BF8" w14:textId="00BFE66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Re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xidativ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es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lammation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gulat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f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Wnt/β-catenin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TSP-1/TGF-β1/STAT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JNK/PI3K/Akt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GF-β1/NF-κB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PK/ACC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M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odel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aWE8L0F1dGhvcj48WWVhcj4yMDE5PC9ZZWFyPjxSZWNO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aWE8L0F1dGhvcj48WWVhcj4yMDE5PC9ZZWFyPjxSZWNO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0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GF-1</w: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XYW5nPC9BdXRob3I+PFllYXI+MjAxODwvWWVhcj48UmVj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XYW5nPC9BdXRob3I+PFllYXI+MjAxODwvWWVhcj48UmVj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1,32]</w:t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modul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I3K/Akt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APK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JAK/STAT3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s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Naz&lt;/Author&gt;&lt;Year&gt;2020&lt;/Year&gt;&lt;RecNum&gt;35&lt;/RecNum&gt;&lt;DisplayText&gt;[41]&lt;/DisplayText&gt;&lt;record&gt;&lt;rec-number&gt;35&lt;/rec-number&gt;&lt;foreign-keys&gt;&lt;key app="EN" db-id="px5fz05rrfpawyevar6xdvalwezadrp2xt52" timestamp="1670486697"&gt;35&lt;/key&gt;&lt;/foreign-keys&gt;&lt;ref-type name="Journal Article"&gt;17&lt;/ref-type&gt;&lt;contributors&gt;&lt;authors&gt;&lt;author&gt;Naz, I.&lt;/author&gt;&lt;author&gt;Merarchi, M.&lt;/author&gt;&lt;author&gt;Ramchandani, S.&lt;/author&gt;&lt;author&gt;Khan, M. R.&lt;/author&gt;&lt;author&gt;Malik, M. N.&lt;/author&gt;&lt;author&gt;Sarwar, S.&lt;/author&gt;&lt;author&gt;Narula, A. S.&lt;/author&gt;&lt;author&gt;Ahn, K. S.&lt;/author&gt;&lt;/authors&gt;&lt;/contributors&gt;&lt;auth-address&gt;Department of Biochemistry, Faculty of Biological Sciences, Quaid-i-Azam University, Islamabad 45320, Pakistan.&amp;#xD;Faculty of Pharmacy, University of Paris Descartes, 75006 Paris, France.&amp;#xD;Department of Pharmacology-Biomedicine, The University of Melbourne, Parkville, VIC 3010, Australia.&amp;#xD;Higher Education Commission of Pakistan, Islamabad 44000, Pakistan.&amp;#xD;Narula Research, Chapel Hill, NC 27516, USA.&amp;#xD;Department of Science in Korean Medicine, College of Korean Medicine, Kyung Hee University, 24 Kyungheedae-ro, Dongdaemun-gu, Seoul 02447, South Korea.&lt;/auth-address&gt;&lt;titles&gt;&lt;title&gt;An overview of the anti-cancer actions of Tanshinones, derived from Salvia miltiorrhiza (Danshen)&lt;/title&gt;&lt;secondary-title&gt;Explor Target Antitumor Ther&lt;/secondary-title&gt;&lt;alt-title&gt;Exploration of targeted anti-tumor therapy&lt;/alt-title&gt;&lt;/titles&gt;&lt;pages&gt;153-170&lt;/pages&gt;&lt;volume&gt;1&lt;/volume&gt;&lt;number&gt;3&lt;/number&gt;&lt;edition&gt;2020/01/01&lt;/edition&gt;&lt;keywords&gt;&lt;keyword&gt;Tanshinone&lt;/keyword&gt;&lt;keyword&gt;angiogenesis&lt;/keyword&gt;&lt;keyword&gt;apoptosis&lt;/keyword&gt;&lt;keyword&gt;cancer&lt;/keyword&gt;&lt;keyword&gt;pharmacokinetics&lt;/keyword&gt;&lt;keyword&gt;signalling pathways&lt;/keyword&gt;&lt;/keywords&gt;&lt;dates&gt;&lt;year&gt;2020&lt;/year&gt;&lt;/dates&gt;&lt;isbn&gt;2692-3114&lt;/isbn&gt;&lt;accession-num&gt;36046197&lt;/accession-num&gt;&lt;urls&gt;&lt;/urls&gt;&lt;custom2&gt;PMC9400791&lt;/custom2&gt;&lt;electronic-resource-num&gt;10.37349/etat.2020.00010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1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3DE5537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1.9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21BFC2D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162061</w:t>
            </w:r>
          </w:p>
        </w:tc>
        <w:tc>
          <w:tcPr>
            <w:tcW w:w="619" w:type="pct"/>
            <w:tcBorders>
              <w:top w:val="nil"/>
            </w:tcBorders>
          </w:tcPr>
          <w:p w14:paraId="54A18372" w14:textId="1B610B28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730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5.00)</w:t>
            </w:r>
          </w:p>
        </w:tc>
        <w:tc>
          <w:tcPr>
            <w:tcW w:w="284" w:type="pct"/>
            <w:tcBorders>
              <w:top w:val="nil"/>
            </w:tcBorders>
          </w:tcPr>
          <w:p w14:paraId="533C9D1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7</w:t>
            </w:r>
          </w:p>
        </w:tc>
        <w:tc>
          <w:tcPr>
            <w:tcW w:w="334" w:type="pct"/>
            <w:tcBorders>
              <w:top w:val="nil"/>
            </w:tcBorders>
          </w:tcPr>
          <w:p w14:paraId="5763F5D7" w14:textId="110A4619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6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0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334" w:type="pct"/>
            <w:tcBorders>
              <w:top w:val="nil"/>
            </w:tcBorders>
          </w:tcPr>
          <w:p w14:paraId="30DB1B90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23</w:t>
            </w:r>
          </w:p>
        </w:tc>
      </w:tr>
      <w:tr w:rsidR="002F256F" w:rsidRPr="00970FFA" w14:paraId="333AC1CD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5502A84F" w14:textId="49534BD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ua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Qi/</w:t>
            </w:r>
            <w:r w:rsidRPr="00970FFA">
              <w:rPr>
                <w:rFonts w:ascii="Book Antiqua" w:hAnsi="Book Antiqua"/>
                <w:i/>
                <w:iCs/>
              </w:rPr>
              <w:t>Astragalus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propinquus</w:t>
            </w:r>
          </w:p>
        </w:tc>
        <w:tc>
          <w:tcPr>
            <w:tcW w:w="1855" w:type="pct"/>
            <w:tcBorders>
              <w:top w:val="nil"/>
            </w:tcBorders>
          </w:tcPr>
          <w:p w14:paraId="61FFB1A5" w14:textId="38AA0699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Protec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ncreat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ell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rom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t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eath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Agyemang&lt;/Author&gt;&lt;Year&gt;2013&lt;/Year&gt;&lt;RecNum&gt;39&lt;/RecNum&gt;&lt;DisplayText&gt;[29]&lt;/DisplayText&gt;&lt;record&gt;&lt;rec-number&gt;39&lt;/rec-number&gt;&lt;foreign-keys&gt;&lt;key app="EN" db-id="px5fz05rrfpawyevar6xdvalwezadrp2xt52" timestamp="1670491433"&gt;39&lt;/key&gt;&lt;/foreign-keys&gt;&lt;ref-type name="Journal Article"&gt;17&lt;/ref-type&gt;&lt;contributors&gt;&lt;authors&gt;&lt;author&gt;Agyemang, K.&lt;/author&gt;&lt;author&gt;Han, L.&lt;/author&gt;&lt;author&gt;Liu, E.&lt;/author&gt;&lt;author&gt;Zhang, Y.&lt;/author&gt;&lt;author&gt;Wang, T.&lt;/author&gt;&lt;author&gt;Gao, X.&lt;/author&gt;&lt;/authors&gt;&lt;/contributors&gt;&lt;auth-address&gt;Tianjin State Key Laboratory of Modern Chinese Medicine, 312 Anshanxi Road, Nankai District, Tianjin 300193, China ; Noguchi Memorial Institute for Medical Research, P.O. Box LG 581, Legon, Accra, Ghana.&amp;#xD;Tianjin State Key Laboratory of Modern Chinese Medicine, 312 Anshanxi Road, Nankai District, Tianjin 300193, China.&lt;/auth-address&gt;&lt;titles&gt;&lt;title&gt;Recent Advances in Astragalus membranaceus Anti-Diabetic Research: Pharmacological Effects of Its Phytochemical Constituents&lt;/title&gt;&lt;secondary-title&gt;Evid Based Complement Alternat Med&lt;/secondary-title&gt;&lt;alt-title&gt;Evidence-based complementary and alternative medicine : eCAM&lt;/alt-title&gt;&lt;/titles&gt;&lt;periodical&gt;&lt;full-title&gt;Evidence-Based Complementary and Alternative Medicine&lt;/full-title&gt;&lt;abbr-1&gt;Evid. Based Complement. Alternat. Med.&lt;/abbr-1&gt;&lt;abbr-2&gt;Evid Based Complement Alternat Med&lt;/abbr-2&gt;&lt;abbr-3&gt;Evidence-Based Complementary &amp;amp; Alternative Medicine&lt;/abbr-3&gt;&lt;/periodical&gt;&lt;pages&gt;654643&lt;/pages&gt;&lt;volume&gt;2013&lt;/volume&gt;&lt;edition&gt;2013/12/19&lt;/edition&gt;&lt;dates&gt;&lt;year&gt;2013&lt;/year&gt;&lt;/dates&gt;&lt;isbn&gt;1741-427X (Print)&amp;#xD;1741-427x&lt;/isbn&gt;&lt;accession-num&gt;24348714&lt;/accession-num&gt;&lt;urls&gt;&lt;/urls&gt;&lt;custom2&gt;PMC3855992&lt;/custom2&gt;&lt;electronic-resource-num&gt;10.1155/2013/654643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9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g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-resistanc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tein)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Agyemang&lt;/Author&gt;&lt;Year&gt;2013&lt;/Year&gt;&lt;RecNum&gt;39&lt;/RecNum&gt;&lt;DisplayText&gt;[29]&lt;/DisplayText&gt;&lt;record&gt;&lt;rec-number&gt;39&lt;/rec-number&gt;&lt;foreign-keys&gt;&lt;key app="EN" db-id="px5fz05rrfpawyevar6xdvalwezadrp2xt52" timestamp="1670491433"&gt;39&lt;/key&gt;&lt;/foreign-keys&gt;&lt;ref-type name="Journal Article"&gt;17&lt;/ref-type&gt;&lt;contributors&gt;&lt;authors&gt;&lt;author&gt;Agyemang, K.&lt;/author&gt;&lt;author&gt;Han, L.&lt;/author&gt;&lt;author&gt;Liu, E.&lt;/author&gt;&lt;author&gt;Zhang, Y.&lt;/author&gt;&lt;author&gt;Wang, T.&lt;/author&gt;&lt;author&gt;Gao, X.&lt;/author&gt;&lt;/authors&gt;&lt;/contributors&gt;&lt;auth-address&gt;Tianjin State Key Laboratory of Modern Chinese Medicine, 312 Anshanxi Road, Nankai District, Tianjin 300193, China ; Noguchi Memorial Institute for Medical Research, P.O. Box LG 581, Legon, Accra, Ghana.&amp;#xD;Tianjin State Key Laboratory of Modern Chinese Medicine, 312 Anshanxi Road, Nankai District, Tianjin 300193, China.&lt;/auth-address&gt;&lt;titles&gt;&lt;title&gt;Recent Advances in Astragalus membranaceus Anti-Diabetic Research: Pharmacological Effects of Its Phytochemical Constituents&lt;/title&gt;&lt;secondary-title&gt;Evid Based Complement Alternat Med&lt;/secondary-title&gt;&lt;alt-title&gt;Evidence-based complementary and alternative medicine : eCAM&lt;/alt-title&gt;&lt;/titles&gt;&lt;periodical&gt;&lt;full-title&gt;Evidence-Based Complementary and Alternative Medicine&lt;/full-title&gt;&lt;abbr-1&gt;Evid. Based Complement. Alternat. Med.&lt;/abbr-1&gt;&lt;abbr-2&gt;Evid Based Complement Alternat Med&lt;/abbr-2&gt;&lt;abbr-3&gt;Evidence-Based Complementary &amp;amp; Alternative Medicine&lt;/abbr-3&gt;&lt;/periodical&gt;&lt;pages&gt;654643&lt;/pages&gt;&lt;volume&gt;2013&lt;/volume&gt;&lt;edition&gt;2013/12/19&lt;/edition&gt;&lt;dates&gt;&lt;year&gt;2013&lt;/year&gt;&lt;/dates&gt;&lt;isbn&gt;1741-427X (Print)&amp;#xD;1741-427x&lt;/isbn&gt;&lt;accession-num&gt;24348714&lt;/accession-num&gt;&lt;urls&gt;&lt;/urls&gt;&lt;custom2&gt;PMC3855992&lt;/custom2&gt;&lt;electronic-resource-num&gt;10.1155/2013/654643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9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TwvQXV0aG9yPjxZZWFyPjIwMTk8L1llYXI+PFJlY051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TwvQXV0aG9yPjxZZWFyPjIwMTk8L1llYXI+PFJlY051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2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decreas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xpres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f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otch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IdWFuZzwvQXV0aG9yPjxZZWFyPjIwMTY8L1llYXI+PFJl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IdWFuZzwvQXV0aG9yPjxZZWFyPjIwMTY8L1llYXI+PFJl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3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repres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f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2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olarizat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f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umor-assoc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acrophages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TwvQXV0aG9yPjxZZWFyPjIwMjE8L1llYXI+PFJlY051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TwvQXV0aG9yPjxZZWFyPjIwMjE8L1llYXI+PFJlY051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4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294EE3B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2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2824549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188885</w:t>
            </w:r>
          </w:p>
        </w:tc>
        <w:tc>
          <w:tcPr>
            <w:tcW w:w="619" w:type="pct"/>
            <w:tcBorders>
              <w:top w:val="nil"/>
            </w:tcBorders>
          </w:tcPr>
          <w:p w14:paraId="6AA8D3A3" w14:textId="430373E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4799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3.25)</w:t>
            </w:r>
          </w:p>
        </w:tc>
        <w:tc>
          <w:tcPr>
            <w:tcW w:w="284" w:type="pct"/>
            <w:tcBorders>
              <w:top w:val="nil"/>
            </w:tcBorders>
          </w:tcPr>
          <w:p w14:paraId="69CC1769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7</w:t>
            </w:r>
          </w:p>
        </w:tc>
        <w:tc>
          <w:tcPr>
            <w:tcW w:w="334" w:type="pct"/>
            <w:tcBorders>
              <w:top w:val="nil"/>
            </w:tcBorders>
          </w:tcPr>
          <w:p w14:paraId="55AB195E" w14:textId="607CBA6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1)</w:t>
            </w:r>
          </w:p>
        </w:tc>
        <w:tc>
          <w:tcPr>
            <w:tcW w:w="334" w:type="pct"/>
            <w:tcBorders>
              <w:top w:val="nil"/>
            </w:tcBorders>
          </w:tcPr>
          <w:p w14:paraId="1FF91F8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83</w:t>
            </w:r>
          </w:p>
        </w:tc>
      </w:tr>
      <w:tr w:rsidR="002F256F" w:rsidRPr="00970FFA" w14:paraId="6326C0D3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7029ADCF" w14:textId="3C9ACF4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Ti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ua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en/</w:t>
            </w:r>
            <w:r w:rsidRPr="00970FFA">
              <w:rPr>
                <w:rFonts w:ascii="Book Antiqua" w:hAnsi="Book Antiqua"/>
                <w:i/>
                <w:iCs/>
              </w:rPr>
              <w:t>Trichosanthes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kirilowii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Maxim</w:t>
            </w:r>
          </w:p>
        </w:tc>
        <w:tc>
          <w:tcPr>
            <w:tcW w:w="1855" w:type="pct"/>
            <w:tcBorders>
              <w:top w:val="nil"/>
            </w:tcBorders>
          </w:tcPr>
          <w:p w14:paraId="09FDE453" w14:textId="363F96D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decreas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xpres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f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TGS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F-κB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JNK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KT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dTwvQXV0aG9yPjxZZWFyPjIwMjI8L1llYXI+PFJlY051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dTwvQXV0aG9yPjxZZWFyPjIwMjI8L1llYXI+PFJlY051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5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im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cepto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kinas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ctivit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nhan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lucos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lear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bzwvQXV0aG9yPjxZZWFyPjIwMTc8L1llYXI+PFJlY051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bzwvQXV0aG9yPjxZZWFyPjIwMTc8L1llYXI+PFJlY051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6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liferation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block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KM2-dependen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lycolysis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Zhao&lt;/Author&gt;&lt;Year&gt;2022&lt;/Year&gt;&lt;RecNum&gt;45&lt;/RecNum&gt;&lt;DisplayText&gt;[47]&lt;/DisplayText&gt;&lt;record&gt;&lt;rec-number&gt;45&lt;/rec-number&gt;&lt;foreign-keys&gt;&lt;key app="EN" db-id="px5fz05rrfpawyevar6xdvalwezadrp2xt52" timestamp="1670492628"&gt;45&lt;/key&gt;&lt;/foreign-keys&gt;&lt;ref-type name="Journal Article"&gt;17&lt;/ref-type&gt;&lt;contributors&gt;&lt;authors&gt;&lt;author&gt;Zhao, H.&lt;/author&gt;&lt;author&gt;Song, L.&lt;/author&gt;&lt;/authors&gt;&lt;/contributors&gt;&lt;auth-address&gt;Institute of Biotechnology, Key Laboratory of Chemical Biology and Molecular Engineering of National Ministry of Education, Shanxi University, Taiyuan, China.&lt;/auth-address&gt;&lt;titles&gt;&lt;title&gt;TKP, a Serine Protease from Trichosanthes kirilowii, Inhibits Cell Proliferation by Blocking Aerobic Glycolysis in Hepatocellular Carcinoma Cells&lt;/title&gt;&lt;secondary-title&gt;Nutr Cancer&lt;/secondary-title&gt;&lt;alt-title&gt;Nutrition and cancer&lt;/alt-title&gt;&lt;/titles&gt;&lt;periodical&gt;&lt;full-title&gt;Nutrition and Cancer&lt;/full-title&gt;&lt;abbr-1&gt;Nutr. Cancer&lt;/abbr-1&gt;&lt;abbr-2&gt;Nutr Cancer&lt;/abbr-2&gt;&lt;abbr-3&gt;Nutrition &amp;amp; Cancer&lt;/abbr-3&gt;&lt;/periodical&gt;&lt;alt-periodical&gt;&lt;full-title&gt;Nutrition and Cancer&lt;/full-title&gt;&lt;abbr-1&gt;Nutr. Cancer&lt;/abbr-1&gt;&lt;abbr-2&gt;Nutr Cancer&lt;/abbr-2&gt;&lt;abbr-3&gt;Nutrition &amp;amp; Cancer&lt;/abbr-3&gt;&lt;/alt-periodical&gt;&lt;pages&gt;333-345&lt;/pages&gt;&lt;volume&gt;74&lt;/volume&gt;&lt;number&gt;1&lt;/number&gt;&lt;edition&gt;2021/02/06&lt;/edition&gt;&lt;keywords&gt;&lt;keyword&gt;*Carcinoma, Hepatocellular/pathology&lt;/keyword&gt;&lt;keyword&gt;Cell Line, Tumor&lt;/keyword&gt;&lt;keyword&gt;Cell Proliferation&lt;/keyword&gt;&lt;keyword&gt;Glycolysis&lt;/keyword&gt;&lt;keyword&gt;Humans&lt;/keyword&gt;&lt;keyword&gt;*Liver Neoplasms/pathology&lt;/keyword&gt;&lt;keyword&gt;Oligopeptides&lt;/keyword&gt;&lt;keyword&gt;Serine Proteases/pharmacology&lt;/keyword&gt;&lt;keyword&gt;*Trichosanthes&lt;/keyword&gt;&lt;/keywords&gt;&lt;dates&gt;&lt;year&gt;2022&lt;/year&gt;&lt;/dates&gt;&lt;isbn&gt;0163-5581&lt;/isbn&gt;&lt;accession-num&gt;33544002&lt;/accession-num&gt;&lt;urls&gt;&lt;/urls&gt;&lt;electronic-resource-num&gt;10.1080/01635581.2021.1882508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7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6C2CFD0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2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14F3A3D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787396</w:t>
            </w:r>
          </w:p>
        </w:tc>
        <w:tc>
          <w:tcPr>
            <w:tcW w:w="619" w:type="pct"/>
            <w:tcBorders>
              <w:top w:val="nil"/>
            </w:tcBorders>
          </w:tcPr>
          <w:p w14:paraId="61E19F8F" w14:textId="008F8459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7376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0.81)</w:t>
            </w:r>
          </w:p>
        </w:tc>
        <w:tc>
          <w:tcPr>
            <w:tcW w:w="284" w:type="pct"/>
            <w:tcBorders>
              <w:top w:val="nil"/>
            </w:tcBorders>
          </w:tcPr>
          <w:p w14:paraId="27B32816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3</w:t>
            </w:r>
          </w:p>
        </w:tc>
        <w:tc>
          <w:tcPr>
            <w:tcW w:w="334" w:type="pct"/>
            <w:tcBorders>
              <w:top w:val="nil"/>
            </w:tcBorders>
          </w:tcPr>
          <w:p w14:paraId="1F15A67E" w14:textId="3136AA1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97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334" w:type="pct"/>
            <w:tcBorders>
              <w:top w:val="nil"/>
            </w:tcBorders>
          </w:tcPr>
          <w:p w14:paraId="1CA0E2B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27</w:t>
            </w:r>
          </w:p>
        </w:tc>
      </w:tr>
      <w:tr w:rsidR="002F256F" w:rsidRPr="00970FFA" w14:paraId="6DEED10B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60C054E3" w14:textId="3FBAF17B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Y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u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uo/</w:t>
            </w:r>
            <w:r w:rsidRPr="00970FFA">
              <w:rPr>
                <w:rFonts w:ascii="Book Antiqua" w:hAnsi="Book Antiqua"/>
                <w:i/>
                <w:iCs/>
              </w:rPr>
              <w:t>Corydalis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yanhusuo</w:t>
            </w:r>
          </w:p>
        </w:tc>
        <w:tc>
          <w:tcPr>
            <w:tcW w:w="1855" w:type="pct"/>
            <w:tcBorders>
              <w:top w:val="nil"/>
            </w:tcBorders>
          </w:tcPr>
          <w:p w14:paraId="4D857A6E" w14:textId="66BFC46E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utophag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ctiv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PK-mTOR-ULK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OS-JNK-AT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ascad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mpair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RK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Yin&lt;/Author&gt;&lt;Year&gt;2021&lt;/Year&gt;&lt;RecNum&gt;46&lt;/RecNum&gt;&lt;DisplayText&gt;[26]&lt;/DisplayText&gt;&lt;record&gt;&lt;rec-number&gt;46&lt;/rec-number&gt;&lt;foreign-keys&gt;&lt;key app="EN" db-id="px5fz05rrfpawyevar6xdvalwezadrp2xt52" timestamp="1670493392"&gt;46&lt;/key&gt;&lt;/foreign-keys&gt;&lt;ref-type name="Journal Article"&gt;17&lt;/ref-type&gt;&lt;contributors&gt;&lt;authors&gt;&lt;author&gt;Yin, X.&lt;/author&gt;&lt;author&gt;Li, W.&lt;/author&gt;&lt;author&gt;Zhang, J.&lt;/author&gt;&lt;author&gt;Zhao, W.&lt;/author&gt;&lt;author&gt;Cai, H.&lt;/author&gt;&lt;author&gt;Zhang, C.&lt;/author&gt;&lt;author&gt;Liu, Z.&lt;/author&gt;&lt;author&gt;Guo, Y.&lt;/author&gt;&lt;author&gt;Wang, J.&lt;/author&gt;&lt;/authors&gt;&lt;/contributors&gt;&lt;auth-address&gt;School of Pharmacy, Changchun University of Chinese Medicine, Changchun 130117, China.&amp;#xD;State Key Laboratory of Electroanalytical Chemistry, Changchun Institute of Applied Chemistry, Chinese Academy of Sciences, Changchun 130022, China.&amp;#xD;Department of Chemistry and Physics, Stony Brook University, Stony Brook, NY 11794-3400, USA.&lt;/auth-address&gt;&lt;titles&gt;&lt;title&gt;AMPK-Mediated Metabolic Switching Is High Effective for Phytochemical Levo-Tetrahydropalmatine (l-THP) to Reduce Hepatocellular Carcinoma Tumor Growth&lt;/title&gt;&lt;secondary-title&gt;Metabolites&lt;/secondary-title&gt;&lt;alt-title&gt;Metabolites&lt;/alt-title&gt;&lt;/titles&gt;&lt;volume&gt;11&lt;/volume&gt;&lt;number&gt;12&lt;/number&gt;&lt;edition&gt;2021/12/24&lt;/edition&gt;&lt;keywords&gt;&lt;keyword&gt;Ampk&lt;/keyword&gt;&lt;keyword&gt;autophagy&lt;/keyword&gt;&lt;keyword&gt;cancer metabolism&lt;/keyword&gt;&lt;keyword&gt;hepatocellular carcinoma&lt;/keyword&gt;&lt;keyword&gt;levo-tetrahydropalmatine&lt;/keyword&gt;&lt;/keywords&gt;&lt;dates&gt;&lt;year&gt;2021&lt;/year&gt;&lt;pub-dates&gt;&lt;date&gt;Nov 29&lt;/date&gt;&lt;/pub-dates&gt;&lt;/dates&gt;&lt;isbn&gt;2218-1989 (Print)&amp;#xD;2218-1989&lt;/isbn&gt;&lt;accession-num&gt;34940569&lt;/accession-num&gt;&lt;urls&gt;&lt;/urls&gt;&lt;custom2&gt;PMC8703446&lt;/custom2&gt;&lt;electronic-resource-num&gt;10.3390/metabo11120811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6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14B6B25E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8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3FE582E9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25275</w:t>
            </w:r>
          </w:p>
        </w:tc>
        <w:tc>
          <w:tcPr>
            <w:tcW w:w="619" w:type="pct"/>
            <w:tcBorders>
              <w:top w:val="nil"/>
            </w:tcBorders>
          </w:tcPr>
          <w:p w14:paraId="62DBF86A" w14:textId="4C0F6B2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2808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8.78)</w:t>
            </w:r>
          </w:p>
        </w:tc>
        <w:tc>
          <w:tcPr>
            <w:tcW w:w="284" w:type="pct"/>
            <w:tcBorders>
              <w:top w:val="nil"/>
            </w:tcBorders>
          </w:tcPr>
          <w:p w14:paraId="2BD5D73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9</w:t>
            </w:r>
          </w:p>
        </w:tc>
        <w:tc>
          <w:tcPr>
            <w:tcW w:w="334" w:type="pct"/>
            <w:tcBorders>
              <w:top w:val="nil"/>
            </w:tcBorders>
          </w:tcPr>
          <w:p w14:paraId="45AD6717" w14:textId="0D67CAE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3)</w:t>
            </w:r>
          </w:p>
        </w:tc>
        <w:tc>
          <w:tcPr>
            <w:tcW w:w="334" w:type="pct"/>
            <w:tcBorders>
              <w:top w:val="nil"/>
            </w:tcBorders>
          </w:tcPr>
          <w:p w14:paraId="2858B39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496</w:t>
            </w:r>
          </w:p>
        </w:tc>
      </w:tr>
      <w:tr w:rsidR="002F256F" w:rsidRPr="00970FFA" w14:paraId="126AF155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7DD67260" w14:textId="1838361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pt-PT"/>
              </w:rPr>
            </w:pPr>
            <w:r w:rsidRPr="00970FFA">
              <w:rPr>
                <w:rFonts w:ascii="Book Antiqua" w:hAnsi="Book Antiqua"/>
                <w:lang w:val="pt-PT"/>
              </w:rPr>
              <w:t>Ge</w:t>
            </w:r>
            <w:r w:rsidR="00407F02" w:rsidRPr="00970FFA">
              <w:rPr>
                <w:rFonts w:ascii="Book Antiqua" w:hAnsi="Book Antiqua"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lang w:val="pt-PT"/>
              </w:rPr>
              <w:t>Gen/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Pueraria</w:t>
            </w:r>
            <w:r w:rsidR="00407F02" w:rsidRPr="00970FFA">
              <w:rPr>
                <w:rFonts w:ascii="Book Antiqua" w:hAnsi="Book Antiqua"/>
                <w:i/>
                <w:iCs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montana</w:t>
            </w:r>
            <w:r w:rsidR="00407F02" w:rsidRPr="00970FFA">
              <w:rPr>
                <w:rFonts w:ascii="Book Antiqua" w:hAnsi="Book Antiqua"/>
                <w:i/>
                <w:iCs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var.</w:t>
            </w:r>
            <w:r w:rsidR="00407F02" w:rsidRPr="00970FFA">
              <w:rPr>
                <w:rFonts w:ascii="Book Antiqua" w:hAnsi="Book Antiqua"/>
                <w:i/>
                <w:iCs/>
                <w:lang w:val="pt-PT"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  <w:lang w:val="pt-PT"/>
              </w:rPr>
              <w:t>lobata</w:t>
            </w:r>
          </w:p>
        </w:tc>
        <w:tc>
          <w:tcPr>
            <w:tcW w:w="1855" w:type="pct"/>
            <w:tcBorders>
              <w:top w:val="nil"/>
            </w:tcBorders>
          </w:tcPr>
          <w:p w14:paraId="26EED5EC" w14:textId="5D56B2AF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Elev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xpres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nhan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ensitivit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ex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dTwvQXV0aG9yPjxZZWFyPjIwMTM8L1llYXI+PFJlY051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dTwvQXV0aG9yPjxZZWFyPjIwMTM8L1llYXI+PFJlY051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8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OTwvWWVhcj48UmVj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OTwvWWVhcj48UmVj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49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va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etastasis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miR-21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TEN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91PC9BdXRob3I+PFllYXI+MjAyMDwvWWVhcj48UmVj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91PC9BdXRob3I+PFllYXI+MjAyMDwvWWVhcj48UmVj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0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33917AC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.8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6F1F048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32475</w:t>
            </w:r>
          </w:p>
        </w:tc>
        <w:tc>
          <w:tcPr>
            <w:tcW w:w="619" w:type="pct"/>
            <w:tcBorders>
              <w:top w:val="nil"/>
            </w:tcBorders>
          </w:tcPr>
          <w:p w14:paraId="13FE3ED0" w14:textId="5DDB9A5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206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8.67)</w:t>
            </w:r>
          </w:p>
        </w:tc>
        <w:tc>
          <w:tcPr>
            <w:tcW w:w="284" w:type="pct"/>
            <w:tcBorders>
              <w:top w:val="nil"/>
            </w:tcBorders>
          </w:tcPr>
          <w:p w14:paraId="1BBC5DD9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6</w:t>
            </w:r>
          </w:p>
        </w:tc>
        <w:tc>
          <w:tcPr>
            <w:tcW w:w="334" w:type="pct"/>
            <w:tcBorders>
              <w:top w:val="nil"/>
            </w:tcBorders>
          </w:tcPr>
          <w:p w14:paraId="24690EB9" w14:textId="7B6DA321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0)</w:t>
            </w:r>
          </w:p>
        </w:tc>
        <w:tc>
          <w:tcPr>
            <w:tcW w:w="334" w:type="pct"/>
            <w:tcBorders>
              <w:top w:val="nil"/>
            </w:tcBorders>
          </w:tcPr>
          <w:p w14:paraId="6D668E38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28</w:t>
            </w:r>
          </w:p>
        </w:tc>
      </w:tr>
      <w:tr w:rsidR="002F256F" w:rsidRPr="00970FFA" w14:paraId="17ECCF78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2BB90E71" w14:textId="01D12B6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Xu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hen/</w:t>
            </w:r>
            <w:r w:rsidRPr="00970FFA">
              <w:rPr>
                <w:rFonts w:ascii="Book Antiqua" w:hAnsi="Book Antiqua"/>
                <w:i/>
                <w:iCs/>
              </w:rPr>
              <w:t>Scrophular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ningpoensis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Hemsl</w:t>
            </w:r>
          </w:p>
        </w:tc>
        <w:tc>
          <w:tcPr>
            <w:tcW w:w="1855" w:type="pct"/>
            <w:tcBorders>
              <w:top w:val="nil"/>
            </w:tcBorders>
          </w:tcPr>
          <w:p w14:paraId="756BC03E" w14:textId="0DBB9E9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Improv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ensitivity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MPK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LRP3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lammasom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ion</w: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ZYW48L0F1dGhvcj48WWVhcj4yMDIyPC9ZZWFyPjxSZWNO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ZYW48L0F1dGhvcj48WWVhcj4yMDIyPC9ZZWFyPjxSZWNO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1,</w:t>
            </w:r>
            <w:r w:rsidR="00407F02" w:rsidRPr="00970FFA">
              <w:rPr>
                <w:rFonts w:ascii="Book Antiqua" w:hAnsi="Book Antiqua"/>
                <w:vertAlign w:val="superscript"/>
              </w:rPr>
              <w:t xml:space="preserve"> </w:t>
            </w:r>
            <w:r w:rsidRPr="00970FFA">
              <w:rPr>
                <w:rFonts w:ascii="Book Antiqua" w:hAnsi="Book Antiqua"/>
                <w:vertAlign w:val="superscript"/>
              </w:rPr>
              <w:t>52]</w:t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41BAF76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2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3CB1B4AF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99700</w:t>
            </w:r>
          </w:p>
        </w:tc>
        <w:tc>
          <w:tcPr>
            <w:tcW w:w="619" w:type="pct"/>
            <w:tcBorders>
              <w:top w:val="nil"/>
            </w:tcBorders>
          </w:tcPr>
          <w:p w14:paraId="086D72FF" w14:textId="62A428D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2418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7.33)</w:t>
            </w:r>
          </w:p>
        </w:tc>
        <w:tc>
          <w:tcPr>
            <w:tcW w:w="284" w:type="pct"/>
            <w:tcBorders>
              <w:top w:val="nil"/>
            </w:tcBorders>
          </w:tcPr>
          <w:p w14:paraId="69E156CF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9</w:t>
            </w:r>
          </w:p>
        </w:tc>
        <w:tc>
          <w:tcPr>
            <w:tcW w:w="334" w:type="pct"/>
            <w:tcBorders>
              <w:top w:val="nil"/>
            </w:tcBorders>
          </w:tcPr>
          <w:p w14:paraId="04CC298E" w14:textId="157EFA0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7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94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</w:p>
        </w:tc>
        <w:tc>
          <w:tcPr>
            <w:tcW w:w="334" w:type="pct"/>
            <w:tcBorders>
              <w:top w:val="nil"/>
            </w:tcBorders>
          </w:tcPr>
          <w:p w14:paraId="2762E4B6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2</w:t>
            </w:r>
          </w:p>
        </w:tc>
      </w:tr>
      <w:tr w:rsidR="002F256F" w:rsidRPr="00970FFA" w14:paraId="4CF97017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72DFEEA8" w14:textId="5CF203A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ua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hin/</w:t>
            </w:r>
            <w:r w:rsidRPr="00970FFA">
              <w:rPr>
                <w:rFonts w:ascii="Book Antiqua" w:hAnsi="Book Antiqua"/>
                <w:i/>
                <w:iCs/>
              </w:rPr>
              <w:t>Scutellar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baicalensis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Georgi</w:t>
            </w:r>
          </w:p>
        </w:tc>
        <w:tc>
          <w:tcPr>
            <w:tcW w:w="1855" w:type="pct"/>
            <w:tcBorders>
              <w:top w:val="nil"/>
            </w:tcBorders>
          </w:tcPr>
          <w:p w14:paraId="13D3887D" w14:textId="15E04A4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Reg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GF-1R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="008C713F" w:rsidRPr="00970FFA">
              <w:rPr>
                <w:rFonts w:ascii="Book Antiqua" w:hAnsi="Book Antiqua"/>
              </w:rPr>
              <w:t>signa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GdTwvQXV0aG9yPjxZZWFyPjIwMTU8L1llYXI+PFJlY051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GdTwvQXV0aG9yPjxZZWFyPjIwMTU8L1llYXI+PFJlY051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3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inhibi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acrophage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lamma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OYTwvQXV0aG9yPjxZZWFyPjIwMTk8L1llYXI+PFJlY051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OYTwvQXV0aG9yPjxZZWFyPjIwMTk8L1llYXI+PFJlY051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4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lev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PK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xpress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YXJhZGFyYW4gUmFoaW1pPC9BdXRob3I+PFllYXI+MjAy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YXJhZGFyYW4gUmFoaW1pPC9BdXRob3I+PFllYXI+MjAy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4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od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u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icrobiota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YXJhZGFyYW4gUmFoaW1pPC9BdXRob3I+PFllYXI+MjAy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YXJhZGFyYW4gUmFoaW1pPC9BdXRob3I+PFllYXI+MjAy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4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ffec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53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APK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cepto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acrophage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umor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mmunit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XU8L0F1dGhvcj48WWVhcj4yMDIyPC9ZZWFyPjxSZWNO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aXU8L0F1dGhvcj48WWVhcj4yMDIyPC9ZZWFyPjxSZWNO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5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3527D4C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1.9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41B17C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52156</w:t>
            </w:r>
          </w:p>
        </w:tc>
        <w:tc>
          <w:tcPr>
            <w:tcW w:w="619" w:type="pct"/>
            <w:tcBorders>
              <w:top w:val="nil"/>
            </w:tcBorders>
          </w:tcPr>
          <w:p w14:paraId="2E6B472B" w14:textId="5F0D6DB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0546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7.06)</w:t>
            </w:r>
          </w:p>
        </w:tc>
        <w:tc>
          <w:tcPr>
            <w:tcW w:w="284" w:type="pct"/>
            <w:tcBorders>
              <w:top w:val="nil"/>
            </w:tcBorders>
          </w:tcPr>
          <w:p w14:paraId="6496005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3</w:t>
            </w:r>
          </w:p>
        </w:tc>
        <w:tc>
          <w:tcPr>
            <w:tcW w:w="334" w:type="pct"/>
            <w:tcBorders>
              <w:top w:val="nil"/>
            </w:tcBorders>
          </w:tcPr>
          <w:p w14:paraId="699884B0" w14:textId="55F906B8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8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9)</w:t>
            </w:r>
          </w:p>
        </w:tc>
        <w:tc>
          <w:tcPr>
            <w:tcW w:w="334" w:type="pct"/>
            <w:tcBorders>
              <w:top w:val="nil"/>
            </w:tcBorders>
          </w:tcPr>
          <w:p w14:paraId="1B2747C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2098</w:t>
            </w:r>
          </w:p>
        </w:tc>
      </w:tr>
      <w:tr w:rsidR="002F256F" w:rsidRPr="00970FFA" w14:paraId="380B530C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184DF12F" w14:textId="13839CA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a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e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ong/</w:t>
            </w:r>
            <w:r w:rsidRPr="00970FFA">
              <w:rPr>
                <w:rFonts w:ascii="Book Antiqua" w:hAnsi="Book Antiqua"/>
                <w:i/>
                <w:iCs/>
              </w:rPr>
              <w:t>Ophiopogon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japonicus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(Thunb.)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Ker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Gawl</w:t>
            </w:r>
          </w:p>
        </w:tc>
        <w:tc>
          <w:tcPr>
            <w:tcW w:w="1855" w:type="pct"/>
            <w:tcBorders>
              <w:top w:val="nil"/>
            </w:tcBorders>
          </w:tcPr>
          <w:p w14:paraId="012A4EDA" w14:textId="569FF7D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InsR/IRS-1/PI3K/Akt/GSK-3/Glut-4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YW5nPC9BdXRob3I+PFllYXI+MjAxMjwvWWVhcj48UmVj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YW5nPC9BdXRob3I+PFllYXI+MjAxMjwvWWVhcj48UmVj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6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od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u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icrobiota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DwvWWVhcj48UmVj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DwvWWVhcj48UmVj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5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downregul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TP1B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xpression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reb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activ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I3K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ctiv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h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PK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dWFuPC9BdXRob3I+PFllYXI+MjAyMjwvWWVhcj48UmVj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dWFuPC9BdXRob3I+PFllYXI+MjAyMjwvWWVhcj48UmVj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7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4F1FAC3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3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0D1E2AC6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1064080</w:t>
            </w:r>
          </w:p>
        </w:tc>
        <w:tc>
          <w:tcPr>
            <w:tcW w:w="619" w:type="pct"/>
            <w:tcBorders>
              <w:top w:val="nil"/>
            </w:tcBorders>
          </w:tcPr>
          <w:p w14:paraId="595BB1BD" w14:textId="0B8C90D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9974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6.98)</w:t>
            </w:r>
          </w:p>
        </w:tc>
        <w:tc>
          <w:tcPr>
            <w:tcW w:w="284" w:type="pct"/>
            <w:tcBorders>
              <w:top w:val="nil"/>
            </w:tcBorders>
          </w:tcPr>
          <w:p w14:paraId="2DBE8843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8</w:t>
            </w:r>
          </w:p>
        </w:tc>
        <w:tc>
          <w:tcPr>
            <w:tcW w:w="334" w:type="pct"/>
            <w:tcBorders>
              <w:top w:val="nil"/>
            </w:tcBorders>
          </w:tcPr>
          <w:p w14:paraId="017E3BB3" w14:textId="5EBE192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4)</w:t>
            </w:r>
          </w:p>
        </w:tc>
        <w:tc>
          <w:tcPr>
            <w:tcW w:w="334" w:type="pct"/>
            <w:tcBorders>
              <w:top w:val="nil"/>
            </w:tcBorders>
          </w:tcPr>
          <w:p w14:paraId="62C4EED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429</w:t>
            </w:r>
          </w:p>
        </w:tc>
      </w:tr>
      <w:tr w:rsidR="002F256F" w:rsidRPr="00970FFA" w14:paraId="3EB8D545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257DC75B" w14:textId="293D5BD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ou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o/</w:t>
            </w:r>
            <w:r w:rsidRPr="00970FFA">
              <w:rPr>
                <w:rFonts w:ascii="Book Antiqua" w:hAnsi="Book Antiqua"/>
                <w:i/>
                <w:iCs/>
              </w:rPr>
              <w:t>Magnol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officinalis</w:t>
            </w:r>
          </w:p>
        </w:tc>
        <w:tc>
          <w:tcPr>
            <w:tcW w:w="1855" w:type="pct"/>
            <w:tcBorders>
              <w:top w:val="nil"/>
            </w:tcBorders>
          </w:tcPr>
          <w:p w14:paraId="6555B949" w14:textId="1DC2252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Decreas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GF-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GFBP-5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Y0tlb3duPC9BdXRob3I+PFllYXI+MjAxNDwvWWVhcj48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Y0tlb3duPC9BdXRob3I+PFllYXI+MjAxNDwvWWVhcj48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3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tec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ncreati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-cells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TdWg8L0F1dGhvcj48WWVhcj4yMDE3PC9ZZWFyPjxSZWNO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TdWg8L0F1dGhvcj48WWVhcj4yMDE3PC9ZZWFyPjxSZWNO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0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TwvWWVhcj48UmVj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TwvWWVhcj48UmVj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8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24B20D7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.1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DBAA5C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946453</w:t>
            </w:r>
          </w:p>
        </w:tc>
        <w:tc>
          <w:tcPr>
            <w:tcW w:w="619" w:type="pct"/>
            <w:tcBorders>
              <w:top w:val="nil"/>
            </w:tcBorders>
          </w:tcPr>
          <w:p w14:paraId="5C76BB8D" w14:textId="1FA9028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9148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6.87)</w:t>
            </w:r>
          </w:p>
        </w:tc>
        <w:tc>
          <w:tcPr>
            <w:tcW w:w="284" w:type="pct"/>
            <w:tcBorders>
              <w:top w:val="nil"/>
            </w:tcBorders>
          </w:tcPr>
          <w:p w14:paraId="5205FE8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4</w:t>
            </w:r>
          </w:p>
        </w:tc>
        <w:tc>
          <w:tcPr>
            <w:tcW w:w="334" w:type="pct"/>
            <w:tcBorders>
              <w:top w:val="nil"/>
            </w:tcBorders>
          </w:tcPr>
          <w:p w14:paraId="4B01F62E" w14:textId="6308EBC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1)</w:t>
            </w:r>
          </w:p>
        </w:tc>
        <w:tc>
          <w:tcPr>
            <w:tcW w:w="334" w:type="pct"/>
            <w:tcBorders>
              <w:top w:val="nil"/>
            </w:tcBorders>
          </w:tcPr>
          <w:p w14:paraId="254E0F9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32</w:t>
            </w:r>
          </w:p>
        </w:tc>
      </w:tr>
      <w:tr w:rsidR="002F256F" w:rsidRPr="00970FFA" w14:paraId="406009C4" w14:textId="77777777" w:rsidTr="00A558FE">
        <w:trPr>
          <w:trHeight w:val="315"/>
          <w:jc w:val="center"/>
        </w:trPr>
        <w:tc>
          <w:tcPr>
            <w:tcW w:w="6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A817F" w14:textId="3A12B11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Herb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ormula</w:t>
            </w:r>
            <w:r w:rsidR="00DE45B1" w:rsidRPr="00970FFA">
              <w:rPr>
                <w:rFonts w:ascii="Book Antiqua" w:hAnsi="Book Antiqua"/>
              </w:rPr>
              <w:t>: P</w:t>
            </w:r>
            <w:r w:rsidRPr="00970FFA">
              <w:rPr>
                <w:rFonts w:ascii="Book Antiqua" w:hAnsi="Book Antiqua"/>
              </w:rPr>
              <w:t>in-y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ame/Lat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ame</w:t>
            </w:r>
          </w:p>
        </w:tc>
        <w:tc>
          <w:tcPr>
            <w:tcW w:w="1855" w:type="pct"/>
            <w:tcBorders>
              <w:top w:val="nil"/>
              <w:left w:val="nil"/>
              <w:bottom w:val="nil"/>
              <w:right w:val="nil"/>
            </w:tcBorders>
          </w:tcPr>
          <w:p w14:paraId="00A6BF48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77" w:type="pct"/>
            <w:tcBorders>
              <w:top w:val="nil"/>
              <w:left w:val="nil"/>
              <w:bottom w:val="nil"/>
              <w:right w:val="nil"/>
            </w:tcBorders>
          </w:tcPr>
          <w:p w14:paraId="1804CDF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EB8B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61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E192CC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284" w:type="pct"/>
            <w:tcBorders>
              <w:top w:val="nil"/>
              <w:left w:val="nil"/>
              <w:bottom w:val="nil"/>
              <w:right w:val="nil"/>
            </w:tcBorders>
          </w:tcPr>
          <w:p w14:paraId="27C9686D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</w:tcPr>
          <w:p w14:paraId="74B7E45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</w:tcPr>
          <w:p w14:paraId="4DBF5656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</w:tr>
      <w:tr w:rsidR="002F256F" w:rsidRPr="00970FFA" w14:paraId="54FFF31C" w14:textId="77777777" w:rsidTr="00A558FE">
        <w:trPr>
          <w:trHeight w:val="330"/>
          <w:jc w:val="center"/>
        </w:trPr>
        <w:tc>
          <w:tcPr>
            <w:tcW w:w="668" w:type="pct"/>
            <w:shd w:val="clear" w:color="auto" w:fill="auto"/>
            <w:hideMark/>
          </w:tcPr>
          <w:p w14:paraId="3F638CF4" w14:textId="41765A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J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he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he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Q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Wan</w:t>
            </w:r>
          </w:p>
        </w:tc>
        <w:tc>
          <w:tcPr>
            <w:tcW w:w="1855" w:type="pct"/>
          </w:tcPr>
          <w:p w14:paraId="692343EE" w14:textId="5560881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k8L1llYXI+PFJl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k8L1llYXI+PFJl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9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development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b29uPC9BdXRob3I+PFllYXI+MjAwNjwvWWVhcj48UmVj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b29uPC9BdXRob3I+PFllYXI+MjAwNjwvWWVhcj48UmVj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0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</w:tcPr>
          <w:p w14:paraId="08F1F2C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9</w:t>
            </w:r>
          </w:p>
        </w:tc>
        <w:tc>
          <w:tcPr>
            <w:tcW w:w="430" w:type="pct"/>
            <w:shd w:val="clear" w:color="auto" w:fill="auto"/>
            <w:hideMark/>
          </w:tcPr>
          <w:p w14:paraId="44FAA22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239325</w:t>
            </w:r>
          </w:p>
        </w:tc>
        <w:tc>
          <w:tcPr>
            <w:tcW w:w="619" w:type="pct"/>
          </w:tcPr>
          <w:p w14:paraId="5E2C0D1B" w14:textId="40E27E9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7687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5.62)</w:t>
            </w:r>
          </w:p>
        </w:tc>
        <w:tc>
          <w:tcPr>
            <w:tcW w:w="284" w:type="pct"/>
          </w:tcPr>
          <w:p w14:paraId="5AFFBB9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2</w:t>
            </w:r>
          </w:p>
        </w:tc>
        <w:tc>
          <w:tcPr>
            <w:tcW w:w="334" w:type="pct"/>
          </w:tcPr>
          <w:p w14:paraId="1FCBA60F" w14:textId="7712F9C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1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96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334" w:type="pct"/>
          </w:tcPr>
          <w:p w14:paraId="62AE550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26</w:t>
            </w:r>
          </w:p>
        </w:tc>
      </w:tr>
      <w:tr w:rsidR="002F256F" w:rsidRPr="00970FFA" w14:paraId="079C539A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7A1E5AA6" w14:textId="3B136E5E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de-AT"/>
              </w:rPr>
            </w:pPr>
            <w:r w:rsidRPr="00970FFA">
              <w:rPr>
                <w:rFonts w:ascii="Book Antiqua" w:hAnsi="Book Antiqua"/>
                <w:lang w:val="de-AT"/>
              </w:rPr>
              <w:t>Liu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We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D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Huang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lastRenderedPageBreak/>
              <w:t>Wan</w:t>
            </w:r>
          </w:p>
        </w:tc>
        <w:tc>
          <w:tcPr>
            <w:tcW w:w="1855" w:type="pct"/>
            <w:tcBorders>
              <w:top w:val="nil"/>
            </w:tcBorders>
          </w:tcPr>
          <w:p w14:paraId="79889E91" w14:textId="67B3DFB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ntioxidativ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ffec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supress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lamma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aGF0dGFtaXNyYTwvQXV0aG9yPjxZZWFyPjIwMjE8L1ll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CaGF0dGFtaXNyYTwvQXV0aG9yPjxZZWFyPjIwMjE8L1ll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1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FvPC9BdXRob3I+PFllYXI+MjAwNjwvWWVhcj48UmVj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FvPC9BdXRob3I+PFllYXI+MjAwNjwvWWVhcj48UmVj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2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0938221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8.6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4980276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803688</w:t>
            </w:r>
          </w:p>
        </w:tc>
        <w:tc>
          <w:tcPr>
            <w:tcW w:w="619" w:type="pct"/>
            <w:tcBorders>
              <w:top w:val="nil"/>
            </w:tcBorders>
          </w:tcPr>
          <w:p w14:paraId="5474F8A8" w14:textId="7F7F304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8029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3.90)</w:t>
            </w:r>
          </w:p>
        </w:tc>
        <w:tc>
          <w:tcPr>
            <w:tcW w:w="284" w:type="pct"/>
            <w:tcBorders>
              <w:top w:val="nil"/>
            </w:tcBorders>
          </w:tcPr>
          <w:p w14:paraId="2674152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3</w:t>
            </w:r>
          </w:p>
        </w:tc>
        <w:tc>
          <w:tcPr>
            <w:tcW w:w="334" w:type="pct"/>
            <w:tcBorders>
              <w:top w:val="nil"/>
            </w:tcBorders>
          </w:tcPr>
          <w:p w14:paraId="4E5B737F" w14:textId="3798188B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2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0.96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334" w:type="pct"/>
            <w:tcBorders>
              <w:top w:val="nil"/>
            </w:tcBorders>
          </w:tcPr>
          <w:p w14:paraId="256AA72E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0.0022</w:t>
            </w:r>
          </w:p>
        </w:tc>
      </w:tr>
      <w:tr w:rsidR="002F256F" w:rsidRPr="00970FFA" w14:paraId="51678F3A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133FDDCA" w14:textId="2B4CA82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Shu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J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uo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Xi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ang</w:t>
            </w:r>
          </w:p>
        </w:tc>
        <w:tc>
          <w:tcPr>
            <w:tcW w:w="1855" w:type="pct"/>
            <w:tcBorders>
              <w:top w:val="nil"/>
            </w:tcBorders>
          </w:tcPr>
          <w:p w14:paraId="142C539F" w14:textId="1FA0121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YW5nPC9BdXRob3I+PFllYXI+MjAxNTwvWWVhcj48UmVj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XYW5nPC9BdXRob3I+PFllYXI+MjAxNTwvWWVhcj48UmVj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3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regula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r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etabolism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Y8L1llYXI+PFJl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Y8L1llYXI+PFJl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4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0390A7F3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8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F87B6B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550686</w:t>
            </w:r>
          </w:p>
        </w:tc>
        <w:tc>
          <w:tcPr>
            <w:tcW w:w="619" w:type="pct"/>
            <w:tcBorders>
              <w:top w:val="nil"/>
            </w:tcBorders>
          </w:tcPr>
          <w:p w14:paraId="7478A4F3" w14:textId="47941820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6106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10.00)</w:t>
            </w:r>
          </w:p>
        </w:tc>
        <w:tc>
          <w:tcPr>
            <w:tcW w:w="284" w:type="pct"/>
            <w:tcBorders>
              <w:top w:val="nil"/>
            </w:tcBorders>
          </w:tcPr>
          <w:p w14:paraId="535CF9C2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6</w:t>
            </w:r>
          </w:p>
        </w:tc>
        <w:tc>
          <w:tcPr>
            <w:tcW w:w="334" w:type="pct"/>
            <w:tcBorders>
              <w:top w:val="nil"/>
            </w:tcBorders>
          </w:tcPr>
          <w:p w14:paraId="30E66E81" w14:textId="00AE084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4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0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334" w:type="pct"/>
            <w:tcBorders>
              <w:top w:val="nil"/>
            </w:tcBorders>
          </w:tcPr>
          <w:p w14:paraId="132A1B5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152</w:t>
            </w:r>
          </w:p>
        </w:tc>
      </w:tr>
      <w:tr w:rsidR="002F256F" w:rsidRPr="00970FFA" w14:paraId="0C967EA4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0CEE8DDF" w14:textId="6C867DE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de-AT"/>
              </w:rPr>
            </w:pPr>
            <w:r w:rsidRPr="00970FFA">
              <w:rPr>
                <w:rFonts w:ascii="Book Antiqua" w:hAnsi="Book Antiqua"/>
                <w:lang w:val="de-AT"/>
              </w:rPr>
              <w:t>Xue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Fu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Zhu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Yu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Tang</w:t>
            </w:r>
          </w:p>
        </w:tc>
        <w:tc>
          <w:tcPr>
            <w:tcW w:w="1855" w:type="pct"/>
            <w:tcBorders>
              <w:top w:val="nil"/>
            </w:tcBorders>
          </w:tcPr>
          <w:p w14:paraId="36C569C5" w14:textId="095D2CB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flammat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xidativ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ess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OYXNpcmk8L0F1dGhvcj48WWVhcj4yMDIxPC9ZZWFyPjxS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OYXNpcmk8L0F1dGhvcj48WWVhcj4yMDIxPC9ZZWFyPjxS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5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giogene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block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ERK/MAPK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NF-κB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l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NTwvWWVhcj48UmVj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5nPC9BdXRob3I+PFllYXI+MjAxNTwvWWVhcj48UmVj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6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4E77888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6.4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ABD745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466030</w:t>
            </w:r>
          </w:p>
        </w:tc>
        <w:tc>
          <w:tcPr>
            <w:tcW w:w="619" w:type="pct"/>
            <w:tcBorders>
              <w:top w:val="nil"/>
            </w:tcBorders>
          </w:tcPr>
          <w:p w14:paraId="31250A85" w14:textId="480FE51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509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9.81)</w:t>
            </w:r>
          </w:p>
        </w:tc>
        <w:tc>
          <w:tcPr>
            <w:tcW w:w="284" w:type="pct"/>
            <w:tcBorders>
              <w:top w:val="nil"/>
            </w:tcBorders>
          </w:tcPr>
          <w:p w14:paraId="75114CC8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0</w:t>
            </w:r>
          </w:p>
        </w:tc>
        <w:tc>
          <w:tcPr>
            <w:tcW w:w="334" w:type="pct"/>
            <w:tcBorders>
              <w:top w:val="nil"/>
            </w:tcBorders>
          </w:tcPr>
          <w:p w14:paraId="33BB84E6" w14:textId="752184A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94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</w:p>
        </w:tc>
        <w:tc>
          <w:tcPr>
            <w:tcW w:w="334" w:type="pct"/>
            <w:tcBorders>
              <w:top w:val="nil"/>
            </w:tcBorders>
          </w:tcPr>
          <w:p w14:paraId="3BE6494A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25</w:t>
            </w:r>
          </w:p>
        </w:tc>
      </w:tr>
      <w:tr w:rsidR="002F256F" w:rsidRPr="00970FFA" w14:paraId="5C19CC2F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04851C7E" w14:textId="76CD18FF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Jia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We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Xiao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Yao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an</w:t>
            </w:r>
          </w:p>
        </w:tc>
        <w:tc>
          <w:tcPr>
            <w:tcW w:w="1855" w:type="pct"/>
            <w:tcBorders>
              <w:top w:val="nil"/>
            </w:tcBorders>
          </w:tcPr>
          <w:p w14:paraId="01A2C91F" w14:textId="3E6B95C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Ma&lt;/Author&gt;&lt;Year&gt;2017&lt;/Year&gt;&lt;RecNum&gt;71&lt;/RecNum&gt;&lt;DisplayText&gt;[67]&lt;/DisplayText&gt;&lt;record&gt;&lt;rec-number&gt;71&lt;/rec-number&gt;&lt;foreign-keys&gt;&lt;key app="EN" db-id="px5fz05rrfpawyevar6xdvalwezadrp2xt52" timestamp="1670519915"&gt;71&lt;/key&gt;&lt;/foreign-keys&gt;&lt;ref-type name="Journal Article"&gt;17&lt;/ref-type&gt;&lt;contributors&gt;&lt;authors&gt;&lt;author&gt;Ma, Zhihong&lt;/author&gt;&lt;author&gt;Chu, Li&lt;/author&gt;&lt;author&gt;Liu, Hongying&lt;/author&gt;&lt;author&gt;Wang, Weijie&lt;/author&gt;&lt;author&gt;Li, Jieru&lt;/author&gt;&lt;author&gt;Yao, Wenzao&lt;/author&gt;&lt;author&gt;Yi, Jianfeng&lt;/author&gt;&lt;author&gt;Gao, Yue&lt;/author&gt;&lt;/authors&gt;&lt;/contributors&gt;&lt;titles&gt;&lt;title&gt;Beneficial effects of paeoniflorin on non-alcoholic fatty liver disease induced by high-fat diet in rats&lt;/title&gt;&lt;secondary-title&gt;Scientific Reports&lt;/secondary-title&gt;&lt;/titles&gt;&lt;periodical&gt;&lt;full-title&gt;Scientific Reports&lt;/full-title&gt;&lt;abbr-1&gt;Sci. Rep.&lt;/abbr-1&gt;&lt;abbr-2&gt;Sci Rep&lt;/abbr-2&gt;&lt;/periodical&gt;&lt;pages&gt;44819&lt;/pages&gt;&lt;volume&gt;7&lt;/volume&gt;&lt;number&gt;1&lt;/number&gt;&lt;dates&gt;&lt;year&gt;2017&lt;/year&gt;&lt;pub-dates&gt;&lt;date&gt;2017/03/16&lt;/date&gt;&lt;/pub-dates&gt;&lt;/dates&gt;&lt;isbn&gt;2045-2322&lt;/isbn&gt;&lt;urls&gt;&lt;related-urls&gt;&lt;url&gt;https://doi.org/10.1038/srep44819&lt;/url&gt;&lt;/related-urls&gt;&lt;/urls&gt;&lt;electronic-resource-num&gt;10.1038/srep44819&lt;/electronic-resource-num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7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ZWU8L0F1dGhvcj48WWVhcj4yMDAyPC9ZZWFyPjxSZWNO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MZWU8L0F1dGhvcj48WWVhcj4yMDAyPC9ZZWFyPjxSZWNO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8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vas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etasta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Pr="00970FFA">
              <w:rPr>
                <w:rFonts w:ascii="Book Antiqua" w:hAnsi="Book Antiqua"/>
              </w:rPr>
              <w:fldChar w:fldCharType="begin"/>
            </w:r>
            <w:r w:rsidRPr="00970FFA">
              <w:rPr>
                <w:rFonts w:ascii="Book Antiqua" w:hAnsi="Book Antiqua"/>
              </w:rPr>
              <w:instrText xml:space="preserve"> ADDIN EN.CITE &lt;EndNote&gt;&lt;Cite&gt;&lt;Author&gt;Ma&lt;/Author&gt;&lt;Year&gt;2020&lt;/Year&gt;&lt;RecNum&gt;73&lt;/RecNum&gt;&lt;DisplayText&gt;[69]&lt;/DisplayText&gt;&lt;record&gt;&lt;rec-number&gt;73&lt;/rec-number&gt;&lt;foreign-keys&gt;&lt;key app="EN" db-id="px5fz05rrfpawyevar6xdvalwezadrp2xt52" timestamp="1670520260"&gt;73&lt;/key&gt;&lt;/foreign-keys&gt;&lt;ref-type name="Journal Article"&gt;17&lt;/ref-type&gt;&lt;contributors&gt;&lt;authors&gt;&lt;author&gt;Ma, X.&lt;/author&gt;&lt;author&gt;Zhang, W.&lt;/author&gt;&lt;author&gt;Jiang, Y.&lt;/author&gt;&lt;author&gt;Wen, J.&lt;/author&gt;&lt;author&gt;Wei, S.&lt;/author&gt;&lt;author&gt;Zhao, Y.&lt;/author&gt;&lt;/authors&gt;&lt;/contributors&gt;&lt;auth-address&gt;School of Pharmacy, Chengdu University of Traditional Chinese Medicine, Chengdu, China.&amp;#xD;Department of Pharmacy, Fifth Medical Center of PLA General Hospital, Beijing, China.&lt;/auth-address&gt;&lt;titles&gt;&lt;title&gt;Paeoniflorin, a Natural Product With Multiple Targets in Liver Diseases-A Mini Review&lt;/title&gt;&lt;secondary-title&gt;Front Pharmacol&lt;/secondary-title&gt;&lt;alt-title&gt;Frontiers in pharmacology&lt;/alt-title&gt;&lt;/titles&gt;&lt;periodical&gt;&lt;full-title&gt;Frontiers in Pharmacology&lt;/full-title&gt;&lt;abbr-1&gt;Front. Pharmacol.&lt;/abbr-1&gt;&lt;abbr-2&gt;Front Pharmacol&lt;/abbr-2&gt;&lt;/periodical&gt;&lt;alt-periodical&gt;&lt;full-title&gt;Frontiers in Pharmacology&lt;/full-title&gt;&lt;abbr-1&gt;Front. Pharmacol.&lt;/abbr-1&gt;&lt;abbr-2&gt;Front Pharmacol&lt;/abbr-2&gt;&lt;/alt-periodical&gt;&lt;pages&gt;531&lt;/pages&gt;&lt;volume&gt;11&lt;/volume&gt;&lt;edition&gt;2020/05/16&lt;/edition&gt;&lt;keywords&gt;&lt;keyword&gt;cholestasis&lt;/keyword&gt;&lt;keyword&gt;hepatic protection&lt;/keyword&gt;&lt;keyword&gt;hepatocellular carcinoma&lt;/keyword&gt;&lt;keyword&gt;liver fibrosis&lt;/keyword&gt;&lt;keyword&gt;mini-review&lt;/keyword&gt;&lt;keyword&gt;nonalcoholic fatty liver disease&lt;/keyword&gt;&lt;keyword&gt;paeoniflorin&lt;/keyword&gt;&lt;/keywords&gt;&lt;dates&gt;&lt;year&gt;2020&lt;/year&gt;&lt;/dates&gt;&lt;isbn&gt;1663-9812 (Print)&amp;#xD;1663-9812&lt;/isbn&gt;&lt;accession-num&gt;32410996&lt;/accession-num&gt;&lt;urls&gt;&lt;/urls&gt;&lt;custom2&gt;PMC7198866&lt;/custom2&gt;&lt;electronic-resource-num&gt;10.3389/fphar.2020.00531&lt;/electronic-resource-num&gt;&lt;remote-database-provider&gt;NLM&lt;/remote-database-provider&gt;&lt;language&gt;eng&lt;/language&gt;&lt;/record&gt;&lt;/Cite&gt;&lt;/EndNote&gt;</w:instrText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9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5D0A585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7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70EBF6A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823372</w:t>
            </w:r>
          </w:p>
        </w:tc>
        <w:tc>
          <w:tcPr>
            <w:tcW w:w="619" w:type="pct"/>
            <w:tcBorders>
              <w:top w:val="nil"/>
            </w:tcBorders>
          </w:tcPr>
          <w:p w14:paraId="2761F29B" w14:textId="0C5112E5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1350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9.15)</w:t>
            </w:r>
          </w:p>
        </w:tc>
        <w:tc>
          <w:tcPr>
            <w:tcW w:w="284" w:type="pct"/>
            <w:tcBorders>
              <w:top w:val="nil"/>
            </w:tcBorders>
          </w:tcPr>
          <w:p w14:paraId="73A4F60D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92</w:t>
            </w:r>
          </w:p>
        </w:tc>
        <w:tc>
          <w:tcPr>
            <w:tcW w:w="334" w:type="pct"/>
            <w:tcBorders>
              <w:top w:val="nil"/>
            </w:tcBorders>
          </w:tcPr>
          <w:p w14:paraId="1A805772" w14:textId="679C209F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8)</w:t>
            </w:r>
          </w:p>
        </w:tc>
        <w:tc>
          <w:tcPr>
            <w:tcW w:w="334" w:type="pct"/>
            <w:tcBorders>
              <w:top w:val="nil"/>
            </w:tcBorders>
          </w:tcPr>
          <w:p w14:paraId="48A77AA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529</w:t>
            </w:r>
          </w:p>
        </w:tc>
      </w:tr>
      <w:tr w:rsidR="002F256F" w:rsidRPr="00970FFA" w14:paraId="34805B5E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64BB0DA6" w14:textId="71EF2AF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de-AT"/>
              </w:rPr>
            </w:pPr>
            <w:r w:rsidRPr="00970FFA">
              <w:rPr>
                <w:rFonts w:ascii="Book Antiqua" w:hAnsi="Book Antiqua"/>
                <w:lang w:val="de-AT"/>
              </w:rPr>
              <w:t>Q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Ju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D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Huang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Wan</w:t>
            </w:r>
          </w:p>
        </w:tc>
        <w:tc>
          <w:tcPr>
            <w:tcW w:w="1855" w:type="pct"/>
            <w:tcBorders>
              <w:top w:val="nil"/>
            </w:tcBorders>
          </w:tcPr>
          <w:p w14:paraId="77078CB1" w14:textId="75B8A0FC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YXNjaTwvQXV0aG9yPjxZZWFyPjIwMTg8L1llYXI+PFJl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NYXNjaTwvQXV0aG9yPjxZZWFyPjIwMTg8L1llYXI+PFJl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0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od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u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icrobiota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FvPC9BdXRob3I+PFllYXI+MjAyMDwvWWVhcj48UmVj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aaGFvPC9BdXRob3I+PFllYXI+MjAyMDwvWWVhcj48UmVj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1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induc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53-mediate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lifera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FvPC9BdXRob3I+PFllYXI+MjAwNjwvWWVhcj48UmVj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FvPC9BdXRob3I+PFllYXI+MjAwNjwvWWVhcj48UmVj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62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77AD5803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7.7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01652B7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309801</w:t>
            </w:r>
          </w:p>
        </w:tc>
        <w:tc>
          <w:tcPr>
            <w:tcW w:w="619" w:type="pct"/>
            <w:tcBorders>
              <w:top w:val="nil"/>
            </w:tcBorders>
          </w:tcPr>
          <w:p w14:paraId="0370186A" w14:textId="1FA8254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027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8.96)</w:t>
            </w:r>
          </w:p>
        </w:tc>
        <w:tc>
          <w:tcPr>
            <w:tcW w:w="284" w:type="pct"/>
            <w:tcBorders>
              <w:top w:val="nil"/>
            </w:tcBorders>
          </w:tcPr>
          <w:p w14:paraId="7E655D7D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3</w:t>
            </w:r>
          </w:p>
        </w:tc>
        <w:tc>
          <w:tcPr>
            <w:tcW w:w="334" w:type="pct"/>
            <w:tcBorders>
              <w:top w:val="nil"/>
            </w:tcBorders>
          </w:tcPr>
          <w:p w14:paraId="11C09374" w14:textId="6C42F48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8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0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334" w:type="pct"/>
            <w:tcBorders>
              <w:top w:val="nil"/>
            </w:tcBorders>
          </w:tcPr>
          <w:p w14:paraId="23E5732D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219</w:t>
            </w:r>
          </w:p>
        </w:tc>
      </w:tr>
      <w:tr w:rsidR="002F256F" w:rsidRPr="00970FFA" w14:paraId="0F9792DF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3B3DECB5" w14:textId="0EF517B4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Ma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Z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Wan</w:t>
            </w:r>
          </w:p>
        </w:tc>
        <w:tc>
          <w:tcPr>
            <w:tcW w:w="1855" w:type="pct"/>
            <w:tcBorders>
              <w:top w:val="nil"/>
            </w:tcBorders>
          </w:tcPr>
          <w:p w14:paraId="51AEA123" w14:textId="0FD6B7F9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Re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oxidative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tress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-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mprov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β-cel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func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k8L1llYXI+PFJl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ZzwvQXV0aG9yPjxZZWFyPjIwMTk8L1llYXI+PFJl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8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ion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TwvWWVhcj48UmVj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OTwvWWVhcj48UmVj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58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33689D33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4F636D1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609093</w:t>
            </w:r>
          </w:p>
        </w:tc>
        <w:tc>
          <w:tcPr>
            <w:tcW w:w="619" w:type="pct"/>
            <w:tcBorders>
              <w:top w:val="nil"/>
            </w:tcBorders>
          </w:tcPr>
          <w:p w14:paraId="345C0037" w14:textId="687B319A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0100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8.93)</w:t>
            </w:r>
          </w:p>
        </w:tc>
        <w:tc>
          <w:tcPr>
            <w:tcW w:w="284" w:type="pct"/>
            <w:tcBorders>
              <w:top w:val="nil"/>
            </w:tcBorders>
          </w:tcPr>
          <w:p w14:paraId="48810C0E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87</w:t>
            </w:r>
          </w:p>
        </w:tc>
        <w:tc>
          <w:tcPr>
            <w:tcW w:w="334" w:type="pct"/>
            <w:tcBorders>
              <w:top w:val="nil"/>
            </w:tcBorders>
          </w:tcPr>
          <w:p w14:paraId="19B85945" w14:textId="5CE6E228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70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08)</w:t>
            </w:r>
          </w:p>
        </w:tc>
        <w:tc>
          <w:tcPr>
            <w:tcW w:w="334" w:type="pct"/>
            <w:tcBorders>
              <w:top w:val="nil"/>
            </w:tcBorders>
          </w:tcPr>
          <w:p w14:paraId="504559EC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1288</w:t>
            </w:r>
          </w:p>
        </w:tc>
      </w:tr>
      <w:tr w:rsidR="002F256F" w:rsidRPr="00970FFA" w14:paraId="3E455863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44EA2A36" w14:textId="5AB5720D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  <w:lang w:val="de-AT"/>
              </w:rPr>
            </w:pPr>
            <w:r w:rsidRPr="00970FFA">
              <w:rPr>
                <w:rFonts w:ascii="Book Antiqua" w:hAnsi="Book Antiqua"/>
                <w:lang w:val="de-AT"/>
              </w:rPr>
              <w:t>Zh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Ba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lastRenderedPageBreak/>
              <w:t>Di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Huang</w:t>
            </w:r>
            <w:r w:rsidR="00407F02" w:rsidRPr="00970FFA">
              <w:rPr>
                <w:rFonts w:ascii="Book Antiqua" w:hAnsi="Book Antiqua"/>
                <w:lang w:val="de-AT"/>
              </w:rPr>
              <w:t xml:space="preserve"> </w:t>
            </w:r>
            <w:r w:rsidRPr="00970FFA">
              <w:rPr>
                <w:rFonts w:ascii="Book Antiqua" w:hAnsi="Book Antiqua"/>
                <w:lang w:val="de-AT"/>
              </w:rPr>
              <w:t>Wan</w:t>
            </w:r>
          </w:p>
        </w:tc>
        <w:tc>
          <w:tcPr>
            <w:tcW w:w="1855" w:type="pct"/>
            <w:tcBorders>
              <w:top w:val="nil"/>
            </w:tcBorders>
          </w:tcPr>
          <w:p w14:paraId="6662321B" w14:textId="10AE8243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lastRenderedPageBreak/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IRS-1/PI3K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GZW5nPC9BdXRob3I+PFllYXI+MjAyMTwvWWVhcj48UmVj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GZW5nPC9BdXRob3I+PFllYXI+MjAyMTwvWWVhcj48UmVj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2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odul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u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microbiota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48L0F1dGhvcj48WWVhcj4yMDIxPC9ZZWFyPjxSZWNO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ZYW48L0F1dGhvcj48WWVhcj4yMDIxPC9ZZWFyPjxSZWNO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36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utophagy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IYW48L0F1dGhvcj48WWVhcj4yMDE4PC9ZZWFyPjxSZWNO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IYW48L0F1dGhvcj48WWVhcj4yMDE4PC9ZZWFyPjxSZWNO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27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60292381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7.1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2543E2B5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35574</w:t>
            </w:r>
            <w:r w:rsidRPr="00970FFA">
              <w:rPr>
                <w:rFonts w:ascii="Book Antiqua" w:hAnsi="Book Antiqua"/>
              </w:rPr>
              <w:lastRenderedPageBreak/>
              <w:t>58</w:t>
            </w:r>
          </w:p>
        </w:tc>
        <w:tc>
          <w:tcPr>
            <w:tcW w:w="619" w:type="pct"/>
            <w:tcBorders>
              <w:top w:val="nil"/>
            </w:tcBorders>
          </w:tcPr>
          <w:p w14:paraId="385D013C" w14:textId="41AB6561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46284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lastRenderedPageBreak/>
              <w:t>(8.25)</w:t>
            </w:r>
          </w:p>
        </w:tc>
        <w:tc>
          <w:tcPr>
            <w:tcW w:w="284" w:type="pct"/>
            <w:tcBorders>
              <w:top w:val="nil"/>
            </w:tcBorders>
          </w:tcPr>
          <w:p w14:paraId="63053F93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1.0</w:t>
            </w:r>
            <w:r w:rsidRPr="00970FFA">
              <w:rPr>
                <w:rFonts w:ascii="Book Antiqua" w:hAnsi="Book Antiqua"/>
              </w:rPr>
              <w:lastRenderedPageBreak/>
              <w:t>5</w:t>
            </w:r>
          </w:p>
        </w:tc>
        <w:tc>
          <w:tcPr>
            <w:tcW w:w="334" w:type="pct"/>
            <w:tcBorders>
              <w:top w:val="nil"/>
            </w:tcBorders>
          </w:tcPr>
          <w:p w14:paraId="5B64D001" w14:textId="79147238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(0.8</w:t>
            </w:r>
            <w:r w:rsidRPr="00970FFA">
              <w:rPr>
                <w:rFonts w:ascii="Book Antiqua" w:hAnsi="Book Antiqua"/>
              </w:rPr>
              <w:lastRenderedPageBreak/>
              <w:t>9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1.23)</w:t>
            </w:r>
          </w:p>
        </w:tc>
        <w:tc>
          <w:tcPr>
            <w:tcW w:w="334" w:type="pct"/>
            <w:tcBorders>
              <w:top w:val="nil"/>
            </w:tcBorders>
          </w:tcPr>
          <w:p w14:paraId="458C9BE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0.92</w:t>
            </w:r>
            <w:r w:rsidRPr="00970FFA">
              <w:rPr>
                <w:rFonts w:ascii="Book Antiqua" w:hAnsi="Book Antiqua"/>
              </w:rPr>
              <w:lastRenderedPageBreak/>
              <w:t>71</w:t>
            </w:r>
          </w:p>
        </w:tc>
      </w:tr>
      <w:tr w:rsidR="002F256F" w:rsidRPr="00970FFA" w14:paraId="76F1F825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</w:tcBorders>
            <w:shd w:val="clear" w:color="auto" w:fill="auto"/>
            <w:hideMark/>
          </w:tcPr>
          <w:p w14:paraId="055CB0A6" w14:textId="14B893FE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lastRenderedPageBreak/>
              <w:t>Ba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u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Jia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he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ang</w:t>
            </w:r>
          </w:p>
        </w:tc>
        <w:tc>
          <w:tcPr>
            <w:tcW w:w="1855" w:type="pct"/>
            <w:tcBorders>
              <w:top w:val="nil"/>
            </w:tcBorders>
          </w:tcPr>
          <w:p w14:paraId="4FF18C3F" w14:textId="1E1A2CB6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GF-1R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LYW5nPC9BdXRob3I+PFllYXI+MjAxMTwvWWVhcj48UmVj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LYW5nPC9BdXRob3I+PFllYXI+MjAxMTwvWWVhcj48UmVj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3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EaW5nPC9BdXRob3I+PFllYXI+MjAyMTwvWWVhcj48UmVj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970FFA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EaW5nPC9BdXRob3I+PFllYXI+MjAyMTwvWWVhcj48UmVj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</w:fldData>
              </w:fldChar>
            </w:r>
            <w:r w:rsidRPr="00970FFA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  <w:r w:rsidRPr="00970FFA">
              <w:rPr>
                <w:rFonts w:ascii="Book Antiqua" w:hAnsi="Book Antiqua"/>
                <w:vertAlign w:val="superscript"/>
              </w:rPr>
            </w:r>
            <w:r w:rsidRPr="00970FFA">
              <w:rPr>
                <w:rFonts w:ascii="Book Antiqua" w:hAnsi="Book Antiqua"/>
                <w:vertAlign w:val="superscript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4,75]</w:t>
            </w:r>
            <w:r w:rsidRPr="00970FFA">
              <w:rPr>
                <w:rFonts w:ascii="Book Antiqua" w:hAnsi="Book Antiqua"/>
                <w:vertAlign w:val="superscript"/>
              </w:rPr>
              <w:fldChar w:fldCharType="end"/>
            </w:r>
            <w:r w:rsidRPr="00970FFA">
              <w:rPr>
                <w:rFonts w:ascii="Book Antiqua" w:hAnsi="Book Antiqua"/>
              </w:rPr>
              <w:t>.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RdTwvQXV0aG9yPjxZZWFyPjIwMTg8L1llYXI+PFJlY051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RdTwvQXV0aG9yPjxZZWFyPjIwMTg8L1llYXI+PFJlY051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6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</w:tcBorders>
          </w:tcPr>
          <w:p w14:paraId="009E32B8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8.4</w:t>
            </w:r>
          </w:p>
        </w:tc>
        <w:tc>
          <w:tcPr>
            <w:tcW w:w="430" w:type="pct"/>
            <w:tcBorders>
              <w:top w:val="nil"/>
            </w:tcBorders>
            <w:shd w:val="clear" w:color="auto" w:fill="auto"/>
            <w:hideMark/>
          </w:tcPr>
          <w:p w14:paraId="500C6A8D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051247</w:t>
            </w:r>
          </w:p>
        </w:tc>
        <w:tc>
          <w:tcPr>
            <w:tcW w:w="619" w:type="pct"/>
            <w:tcBorders>
              <w:top w:val="nil"/>
            </w:tcBorders>
          </w:tcPr>
          <w:p w14:paraId="0760756D" w14:textId="323A07C9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345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7.74)</w:t>
            </w:r>
          </w:p>
        </w:tc>
        <w:tc>
          <w:tcPr>
            <w:tcW w:w="284" w:type="pct"/>
            <w:tcBorders>
              <w:top w:val="nil"/>
            </w:tcBorders>
          </w:tcPr>
          <w:p w14:paraId="1A85792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9</w:t>
            </w:r>
          </w:p>
        </w:tc>
        <w:tc>
          <w:tcPr>
            <w:tcW w:w="334" w:type="pct"/>
            <w:tcBorders>
              <w:top w:val="nil"/>
            </w:tcBorders>
          </w:tcPr>
          <w:p w14:paraId="0D8529CE" w14:textId="5A0F63B2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5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96)</w:t>
            </w:r>
            <w:r w:rsidRPr="00970FFA">
              <w:rPr>
                <w:rFonts w:ascii="Book Antiqua" w:hAnsi="Book Antiqua"/>
                <w:vertAlign w:val="superscript"/>
              </w:rPr>
              <w:t>a</w:t>
            </w:r>
          </w:p>
        </w:tc>
        <w:tc>
          <w:tcPr>
            <w:tcW w:w="334" w:type="pct"/>
            <w:tcBorders>
              <w:top w:val="nil"/>
            </w:tcBorders>
          </w:tcPr>
          <w:p w14:paraId="48A18180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43</w:t>
            </w:r>
          </w:p>
        </w:tc>
      </w:tr>
      <w:tr w:rsidR="002F256F" w:rsidRPr="00970FFA" w14:paraId="1AE25EFC" w14:textId="77777777" w:rsidTr="00A558FE">
        <w:trPr>
          <w:trHeight w:val="330"/>
          <w:jc w:val="center"/>
        </w:trPr>
        <w:tc>
          <w:tcPr>
            <w:tcW w:w="668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BC98BD1" w14:textId="03FD321E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Zhi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a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Cao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Tang</w:t>
            </w:r>
          </w:p>
        </w:tc>
        <w:tc>
          <w:tcPr>
            <w:tcW w:w="1855" w:type="pct"/>
            <w:tcBorders>
              <w:top w:val="nil"/>
              <w:bottom w:val="single" w:sz="4" w:space="0" w:color="auto"/>
            </w:tcBorders>
          </w:tcPr>
          <w:p w14:paraId="3E05ABD0" w14:textId="162C4EB1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Decreas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bloo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glucos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YWZhcmk8L0F1dGhvcj48WWVhcj4yMDIxPC9ZZWFyPjxS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YWZhcmk8L0F1dGhvcj48WWVhcj4yMDIxPC9ZZWFyPjxS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7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meliorat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sul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resistance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YWZhcmk8L0F1dGhvcj48WWVhcj4yMDIxPC9ZZWFyPjxS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KYWZhcmk8L0F1dGhvcj48WWVhcj4yMDIxPC9ZZWFyPjxS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==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7]</w:t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  <w:t>;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duce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poptosi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and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hibits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roliferatio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in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HCC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  <w:i/>
                <w:iCs/>
              </w:rPr>
              <w:t>via</w:t>
            </w:r>
            <w:r w:rsidR="00407F02" w:rsidRPr="00970FFA">
              <w:rPr>
                <w:rFonts w:ascii="Book Antiqua" w:hAnsi="Book Antiqua"/>
                <w:i/>
                <w:iCs/>
              </w:rPr>
              <w:t xml:space="preserve"> </w:t>
            </w:r>
            <w:r w:rsidRPr="00970FFA">
              <w:rPr>
                <w:rFonts w:ascii="Book Antiqua" w:hAnsi="Book Antiqua"/>
              </w:rPr>
              <w:t>blocking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I3K/AKT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signal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pathway</w: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MzwvWWVhcj48UmVj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 </w:instrText>
            </w:r>
            <w:r w:rsidRPr="00970FFA">
              <w:rPr>
                <w:rFonts w:ascii="Book Antiqua" w:hAnsi="Book Antiqua"/>
              </w:rPr>
              <w:fldChar w:fldCharType="begin">
                <w:fldData xml:space="preserve">PEVuZE5vdGU+PENpdGU+PEF1dGhvcj5DaGVuPC9BdXRob3I+PFllYXI+MjAxMzwvWWVhcj48UmVj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</w:fldData>
              </w:fldChar>
            </w:r>
            <w:r w:rsidRPr="00970FFA">
              <w:rPr>
                <w:rFonts w:ascii="Book Antiqua" w:hAnsi="Book Antiqua"/>
              </w:rPr>
              <w:instrText xml:space="preserve"> ADDIN EN.CITE.DATA </w:instrText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end"/>
            </w:r>
            <w:r w:rsidRPr="00970FFA">
              <w:rPr>
                <w:rFonts w:ascii="Book Antiqua" w:hAnsi="Book Antiqua"/>
              </w:rPr>
            </w:r>
            <w:r w:rsidRPr="00970FFA">
              <w:rPr>
                <w:rFonts w:ascii="Book Antiqua" w:hAnsi="Book Antiqua"/>
              </w:rPr>
              <w:fldChar w:fldCharType="separate"/>
            </w:r>
            <w:r w:rsidRPr="00970FFA">
              <w:rPr>
                <w:rFonts w:ascii="Book Antiqua" w:hAnsi="Book Antiqua"/>
                <w:vertAlign w:val="superscript"/>
              </w:rPr>
              <w:t>[78]</w:t>
            </w:r>
            <w:r w:rsidRPr="00970FFA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77" w:type="pct"/>
            <w:tcBorders>
              <w:top w:val="nil"/>
              <w:bottom w:val="single" w:sz="4" w:space="0" w:color="auto"/>
            </w:tcBorders>
          </w:tcPr>
          <w:p w14:paraId="7A9D3110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5.9</w:t>
            </w:r>
          </w:p>
        </w:tc>
        <w:tc>
          <w:tcPr>
            <w:tcW w:w="430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B701F3B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2423303</w:t>
            </w:r>
          </w:p>
        </w:tc>
        <w:tc>
          <w:tcPr>
            <w:tcW w:w="619" w:type="pct"/>
            <w:tcBorders>
              <w:top w:val="nil"/>
              <w:bottom w:val="single" w:sz="4" w:space="0" w:color="auto"/>
            </w:tcBorders>
          </w:tcPr>
          <w:p w14:paraId="176B1458" w14:textId="1E9270B0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42951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(7.65)</w:t>
            </w:r>
          </w:p>
        </w:tc>
        <w:tc>
          <w:tcPr>
            <w:tcW w:w="284" w:type="pct"/>
            <w:tcBorders>
              <w:top w:val="nil"/>
              <w:bottom w:val="single" w:sz="4" w:space="0" w:color="auto"/>
            </w:tcBorders>
          </w:tcPr>
          <w:p w14:paraId="01F83BD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77</w:t>
            </w:r>
          </w:p>
        </w:tc>
        <w:tc>
          <w:tcPr>
            <w:tcW w:w="334" w:type="pct"/>
            <w:tcBorders>
              <w:top w:val="nil"/>
              <w:bottom w:val="single" w:sz="4" w:space="0" w:color="auto"/>
            </w:tcBorders>
          </w:tcPr>
          <w:p w14:paraId="2B1BEEE9" w14:textId="73E43E81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(0.63,</w:t>
            </w:r>
            <w:r w:rsidR="00407F02" w:rsidRPr="00970FFA">
              <w:rPr>
                <w:rFonts w:ascii="Book Antiqua" w:hAnsi="Book Antiqua"/>
              </w:rPr>
              <w:t xml:space="preserve"> </w:t>
            </w:r>
            <w:r w:rsidRPr="00970FFA">
              <w:rPr>
                <w:rFonts w:ascii="Book Antiqua" w:hAnsi="Book Antiqua"/>
              </w:rPr>
              <w:t>0.93)</w:t>
            </w:r>
            <w:r w:rsidRPr="00970FFA">
              <w:rPr>
                <w:rFonts w:ascii="Book Antiqua" w:hAnsi="Book Antiqua"/>
                <w:vertAlign w:val="superscript"/>
              </w:rPr>
              <w:t>b</w:t>
            </w:r>
          </w:p>
        </w:tc>
        <w:tc>
          <w:tcPr>
            <w:tcW w:w="334" w:type="pct"/>
            <w:tcBorders>
              <w:top w:val="nil"/>
              <w:bottom w:val="single" w:sz="4" w:space="0" w:color="auto"/>
            </w:tcBorders>
          </w:tcPr>
          <w:p w14:paraId="69A931A4" w14:textId="77777777" w:rsidR="002F256F" w:rsidRPr="00970FFA" w:rsidRDefault="002F256F" w:rsidP="0082435A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970FFA">
              <w:rPr>
                <w:rFonts w:ascii="Book Antiqua" w:hAnsi="Book Antiqua"/>
              </w:rPr>
              <w:t>0.0042</w:t>
            </w:r>
          </w:p>
        </w:tc>
      </w:tr>
    </w:tbl>
    <w:p w14:paraId="7962AD6E" w14:textId="1B8FBCDD" w:rsidR="002F256F" w:rsidRPr="00970FFA" w:rsidRDefault="002F256F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MS Mincho" w:hAnsi="Book Antiqua" w:cs="MS Mincho"/>
          <w:vertAlign w:val="superscript"/>
        </w:rPr>
        <w:t>a</w:t>
      </w:r>
      <w:r w:rsidRPr="00970FFA">
        <w:rPr>
          <w:rFonts w:ascii="Book Antiqua" w:eastAsia="MS Mincho" w:hAnsi="Book Antiqua" w:cs="MS Mincho"/>
          <w:i/>
          <w:iCs/>
        </w:rPr>
        <w:t>P</w:t>
      </w:r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eastAsia="MS Mincho" w:hAnsi="Book Antiqua" w:cs="MS Mincho"/>
        </w:rPr>
        <w:t>&lt;</w:t>
      </w:r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hAnsi="Book Antiqua"/>
        </w:rPr>
        <w:t>0.05.</w:t>
      </w:r>
    </w:p>
    <w:p w14:paraId="59A44487" w14:textId="1CA71D1D" w:rsidR="002F256F" w:rsidRPr="00970FFA" w:rsidRDefault="002F256F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eastAsia="DengXian" w:hAnsi="Book Antiqua" w:cs="MS Mincho"/>
          <w:vertAlign w:val="superscript"/>
          <w:lang w:eastAsia="zh-CN"/>
        </w:rPr>
        <w:t>b</w:t>
      </w:r>
      <w:r w:rsidRPr="00970FFA">
        <w:rPr>
          <w:rFonts w:ascii="Book Antiqua" w:eastAsia="MS Mincho" w:hAnsi="Book Antiqua" w:cs="MS Mincho"/>
          <w:i/>
          <w:iCs/>
        </w:rPr>
        <w:t>P</w:t>
      </w:r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eastAsia="MS Mincho" w:hAnsi="Book Antiqua" w:cs="MS Mincho"/>
        </w:rPr>
        <w:t>&lt;</w:t>
      </w:r>
      <w:r w:rsidR="00407F02" w:rsidRPr="00970FFA">
        <w:rPr>
          <w:rFonts w:ascii="Book Antiqua" w:eastAsia="MS Mincho" w:hAnsi="Book Antiqua" w:cs="MS Mincho"/>
        </w:rPr>
        <w:t xml:space="preserve"> </w:t>
      </w:r>
      <w:r w:rsidRPr="00970FFA">
        <w:rPr>
          <w:rFonts w:ascii="Book Antiqua" w:hAnsi="Book Antiqua"/>
        </w:rPr>
        <w:t>0.01.</w:t>
      </w:r>
    </w:p>
    <w:p w14:paraId="0DE5DAB8" w14:textId="7205E4AB" w:rsidR="002F256F" w:rsidRPr="00970FFA" w:rsidRDefault="002F256F" w:rsidP="0082435A">
      <w:pPr>
        <w:spacing w:line="360" w:lineRule="auto"/>
        <w:jc w:val="both"/>
        <w:rPr>
          <w:rFonts w:ascii="Book Antiqua" w:hAnsi="Book Antiqua"/>
        </w:rPr>
      </w:pPr>
      <w:r w:rsidRPr="00970FFA">
        <w:rPr>
          <w:rFonts w:ascii="Book Antiqua" w:hAnsi="Book Antiqua"/>
          <w:vertAlign w:val="superscript"/>
        </w:rPr>
        <w:t>1</w:t>
      </w:r>
      <w:r w:rsidRPr="00970FFA">
        <w:rPr>
          <w:rFonts w:ascii="Book Antiqua" w:hAnsi="Book Antiqua"/>
        </w:rPr>
        <w:t>adjus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y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variable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abl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.</w:t>
      </w:r>
    </w:p>
    <w:p w14:paraId="460478FE" w14:textId="78F88890" w:rsidR="00610C02" w:rsidRDefault="002F256F" w:rsidP="0082435A">
      <w:pPr>
        <w:spacing w:line="360" w:lineRule="auto"/>
        <w:jc w:val="both"/>
        <w:rPr>
          <w:rFonts w:ascii="Book Antiqua" w:eastAsia="Book Antiqua" w:hAnsi="Book Antiqua" w:cs="Book Antiqua"/>
        </w:rPr>
      </w:pPr>
      <w:r w:rsidRPr="00970FFA">
        <w:rPr>
          <w:rFonts w:ascii="Book Antiqua" w:hAnsi="Book Antiqua"/>
        </w:rPr>
        <w:t>ACC</w:t>
      </w:r>
      <w:r w:rsidR="00DE45B1" w:rsidRPr="00970FFA">
        <w:rPr>
          <w:rFonts w:ascii="Book Antiqua" w:hAnsi="Book Antiqua"/>
        </w:rPr>
        <w:t>: A</w:t>
      </w:r>
      <w:r w:rsidRPr="00970FFA">
        <w:rPr>
          <w:rFonts w:ascii="Book Antiqua" w:hAnsi="Book Antiqua"/>
        </w:rPr>
        <w:t>cetyl-CoA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carboxylas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HR</w:t>
      </w:r>
      <w:r w:rsidR="00DE45B1" w:rsidRPr="00970FFA">
        <w:rPr>
          <w:rFonts w:ascii="Book Antiqua" w:hAnsi="Book Antiqua"/>
        </w:rPr>
        <w:t>: A</w:t>
      </w:r>
      <w:r w:rsidRPr="00970FFA">
        <w:rPr>
          <w:rFonts w:ascii="Book Antiqua" w:hAnsi="Book Antiqua"/>
        </w:rPr>
        <w:t>djus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azar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atio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MP</w:t>
      </w:r>
      <w:r w:rsidR="00DE45B1" w:rsidRPr="00970FFA">
        <w:rPr>
          <w:rFonts w:ascii="Book Antiqua" w:hAnsi="Book Antiqua"/>
        </w:rPr>
        <w:t>: A</w:t>
      </w:r>
      <w:r w:rsidRPr="00970FFA">
        <w:rPr>
          <w:rFonts w:ascii="Book Antiqua" w:hAnsi="Book Antiqua"/>
        </w:rPr>
        <w:t>denosin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onophosphat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MPK</w:t>
      </w:r>
      <w:r w:rsidR="00DE45B1" w:rsidRPr="00970FFA">
        <w:rPr>
          <w:rFonts w:ascii="Book Antiqua" w:hAnsi="Book Antiqua"/>
        </w:rPr>
        <w:t>: A</w:t>
      </w:r>
      <w:r w:rsidRPr="00970FFA">
        <w:rPr>
          <w:rFonts w:ascii="Book Antiqua" w:hAnsi="Book Antiqua"/>
        </w:rPr>
        <w:t>denosin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onophosphate-activa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rote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ERK</w:t>
      </w:r>
      <w:r w:rsidR="00DE45B1" w:rsidRPr="00970FFA">
        <w:rPr>
          <w:rFonts w:ascii="Book Antiqua" w:hAnsi="Book Antiqua"/>
        </w:rPr>
        <w:t>: E</w:t>
      </w:r>
      <w:r w:rsidRPr="00970FFA">
        <w:rPr>
          <w:rFonts w:ascii="Book Antiqua" w:hAnsi="Book Antiqua"/>
        </w:rPr>
        <w:t>xtracellula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signal-regula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TP1</w:t>
      </w:r>
      <w:r w:rsidR="00DE45B1" w:rsidRPr="00970FFA">
        <w:rPr>
          <w:rFonts w:ascii="Book Antiqua" w:hAnsi="Book Antiqua"/>
        </w:rPr>
        <w:t>: F</w:t>
      </w:r>
      <w:r w:rsidRPr="00970FFA">
        <w:rPr>
          <w:rFonts w:ascii="Book Antiqua" w:hAnsi="Book Antiqua"/>
        </w:rPr>
        <w:t>atty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ci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ransport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rote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GLUT</w:t>
      </w:r>
      <w:r w:rsidR="0082435A" w:rsidRPr="00970FFA">
        <w:rPr>
          <w:rFonts w:ascii="Book Antiqua" w:hAnsi="Book Antiqua"/>
        </w:rPr>
        <w:t>-</w:t>
      </w:r>
      <w:r w:rsidRPr="00970FFA">
        <w:rPr>
          <w:rFonts w:ascii="Book Antiqua" w:hAnsi="Book Antiqua"/>
        </w:rPr>
        <w:t>4</w:t>
      </w:r>
      <w:r w:rsidR="00DE45B1" w:rsidRPr="00970FFA">
        <w:rPr>
          <w:rFonts w:ascii="Book Antiqua" w:hAnsi="Book Antiqua"/>
        </w:rPr>
        <w:t>: G</w:t>
      </w:r>
      <w:r w:rsidRPr="00970FFA">
        <w:rPr>
          <w:rFonts w:ascii="Book Antiqua" w:hAnsi="Book Antiqua"/>
        </w:rPr>
        <w:t>luco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ransporte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yp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4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GF-1</w:t>
      </w:r>
      <w:r w:rsidR="00DE45B1" w:rsidRPr="00970FFA">
        <w:rPr>
          <w:rFonts w:ascii="Book Antiqua" w:hAnsi="Book Antiqua"/>
        </w:rPr>
        <w:t>: I</w:t>
      </w:r>
      <w:r w:rsidRPr="00970FFA">
        <w:rPr>
          <w:rFonts w:ascii="Book Antiqua" w:hAnsi="Book Antiqua"/>
        </w:rPr>
        <w:t>nsulin-lik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growth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c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GFBP-5</w:t>
      </w:r>
      <w:r w:rsidR="00DE45B1" w:rsidRPr="00970FFA">
        <w:rPr>
          <w:rFonts w:ascii="Book Antiqua" w:hAnsi="Book Antiqua"/>
        </w:rPr>
        <w:t>: I</w:t>
      </w:r>
      <w:r w:rsidRPr="00970FFA">
        <w:rPr>
          <w:rFonts w:ascii="Book Antiqua" w:hAnsi="Book Antiqua"/>
        </w:rPr>
        <w:t>nsulin-lik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growth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c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inding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rotein-5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IRS-1</w:t>
      </w:r>
      <w:r w:rsidR="00DE45B1" w:rsidRPr="00970FFA">
        <w:rPr>
          <w:rFonts w:ascii="Book Antiqua" w:hAnsi="Book Antiqua"/>
        </w:rPr>
        <w:t>: I</w:t>
      </w:r>
      <w:r w:rsidRPr="00970FFA">
        <w:rPr>
          <w:rFonts w:ascii="Book Antiqua" w:hAnsi="Book Antiqua"/>
        </w:rPr>
        <w:t>nsul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ecep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substrat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JAK</w:t>
      </w:r>
      <w:r w:rsidR="00DE45B1" w:rsidRPr="00970FFA">
        <w:rPr>
          <w:rFonts w:ascii="Book Antiqua" w:hAnsi="Book Antiqua"/>
        </w:rPr>
        <w:t>: J</w:t>
      </w:r>
      <w:r w:rsidRPr="00970FFA">
        <w:rPr>
          <w:rFonts w:ascii="Book Antiqua" w:hAnsi="Book Antiqua"/>
        </w:rPr>
        <w:t>anus-activa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JNK</w:t>
      </w:r>
      <w:r w:rsidR="00DE45B1" w:rsidRPr="00970FFA">
        <w:rPr>
          <w:rFonts w:ascii="Book Antiqua" w:hAnsi="Book Antiqua"/>
        </w:rPr>
        <w:t>: C</w:t>
      </w:r>
      <w:r w:rsidRPr="00970FFA">
        <w:rPr>
          <w:rFonts w:ascii="Book Antiqua" w:hAnsi="Book Antiqua"/>
        </w:rPr>
        <w:t>-Ju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N-terminal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APK</w:t>
      </w:r>
      <w:r w:rsidR="00DE45B1" w:rsidRPr="00970FFA">
        <w:rPr>
          <w:rFonts w:ascii="Book Antiqua" w:hAnsi="Book Antiqua"/>
        </w:rPr>
        <w:t>: M</w:t>
      </w:r>
      <w:r w:rsidRPr="00970FFA">
        <w:rPr>
          <w:rFonts w:ascii="Book Antiqua" w:hAnsi="Book Antiqua"/>
        </w:rPr>
        <w:t>itogen-activate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rote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TOR</w:t>
      </w:r>
      <w:r w:rsidR="00DE45B1" w:rsidRPr="00970FFA">
        <w:rPr>
          <w:rFonts w:ascii="Book Antiqua" w:hAnsi="Book Antiqua"/>
        </w:rPr>
        <w:t>: M</w:t>
      </w:r>
      <w:r w:rsidRPr="00970FFA">
        <w:rPr>
          <w:rFonts w:ascii="Book Antiqua" w:hAnsi="Book Antiqua"/>
        </w:rPr>
        <w:t>ammalia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arget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apamycin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NF-κB</w:t>
      </w:r>
      <w:r w:rsidR="00DE45B1" w:rsidRPr="00970FFA">
        <w:rPr>
          <w:rFonts w:ascii="Book Antiqua" w:hAnsi="Book Antiqua"/>
        </w:rPr>
        <w:t>: N</w:t>
      </w:r>
      <w:r w:rsidRPr="00970FFA">
        <w:rPr>
          <w:rFonts w:ascii="Book Antiqua" w:hAnsi="Book Antiqua"/>
        </w:rPr>
        <w:t>uclea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c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appa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NLRP3</w:t>
      </w:r>
      <w:r w:rsidR="00DE45B1" w:rsidRPr="00970FFA">
        <w:rPr>
          <w:rFonts w:ascii="Book Antiqua" w:hAnsi="Book Antiqua"/>
        </w:rPr>
        <w:t>: N</w:t>
      </w:r>
      <w:r w:rsidRPr="00970FFA">
        <w:rPr>
          <w:rFonts w:ascii="Book Antiqua" w:hAnsi="Book Antiqua"/>
        </w:rPr>
        <w:t>L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mily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yr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doma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containing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3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Notch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</w:t>
      </w:r>
      <w:r w:rsidR="00DE45B1" w:rsidRPr="00970FFA">
        <w:rPr>
          <w:rFonts w:ascii="Book Antiqua" w:hAnsi="Book Antiqua"/>
        </w:rPr>
        <w:t>: N</w:t>
      </w:r>
      <w:r w:rsidRPr="00970FFA">
        <w:rPr>
          <w:rFonts w:ascii="Book Antiqua" w:hAnsi="Book Antiqua"/>
        </w:rPr>
        <w:t>eurogenic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locus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notch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omolog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rote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I3K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hosphatidylinositol-3-kinase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KM2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yruvat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M2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TEN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hosphat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n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ensi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homolog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TGS2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rostaglandin-endoperoxid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synth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2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TP1B</w:t>
      </w:r>
      <w:r w:rsidR="00DE45B1" w:rsidRPr="00970FFA">
        <w:rPr>
          <w:rFonts w:ascii="Book Antiqua" w:hAnsi="Book Antiqua"/>
        </w:rPr>
        <w:t>: P</w:t>
      </w:r>
      <w:r w:rsidRPr="00970FFA">
        <w:rPr>
          <w:rFonts w:ascii="Book Antiqua" w:hAnsi="Book Antiqua"/>
        </w:rPr>
        <w:t>rotein-tyrosin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phosphat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B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ROS</w:t>
      </w:r>
      <w:r w:rsidR="00DE45B1" w:rsidRPr="00970FFA">
        <w:rPr>
          <w:rFonts w:ascii="Book Antiqua" w:hAnsi="Book Antiqua"/>
        </w:rPr>
        <w:t>: R</w:t>
      </w:r>
      <w:r w:rsidRPr="00970FFA">
        <w:rPr>
          <w:rFonts w:ascii="Book Antiqua" w:hAnsi="Book Antiqua"/>
        </w:rPr>
        <w:t>eactiv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oxyge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species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STAT3</w:t>
      </w:r>
      <w:r w:rsidR="00DE45B1" w:rsidRPr="00970FFA">
        <w:rPr>
          <w:rFonts w:ascii="Book Antiqua" w:hAnsi="Book Antiqua"/>
        </w:rPr>
        <w:t>: S</w:t>
      </w:r>
      <w:r w:rsidRPr="00970FFA">
        <w:rPr>
          <w:rFonts w:ascii="Book Antiqua" w:hAnsi="Book Antiqua"/>
        </w:rPr>
        <w:t>ignal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lastRenderedPageBreak/>
        <w:t>transduce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nd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activa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of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ranscription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3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GF-β1</w:t>
      </w:r>
      <w:r w:rsidR="00DE45B1" w:rsidRPr="00970FFA">
        <w:rPr>
          <w:rFonts w:ascii="Book Antiqua" w:hAnsi="Book Antiqua"/>
        </w:rPr>
        <w:t>: T</w:t>
      </w:r>
      <w:r w:rsidRPr="00970FFA">
        <w:rPr>
          <w:rFonts w:ascii="Book Antiqua" w:hAnsi="Book Antiqua"/>
        </w:rPr>
        <w:t>ransforming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growth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factor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beta-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TSP1</w:t>
      </w:r>
      <w:r w:rsidR="00DE45B1" w:rsidRPr="00970FFA">
        <w:rPr>
          <w:rFonts w:ascii="Book Antiqua" w:hAnsi="Book Antiqua"/>
        </w:rPr>
        <w:t>: T</w:t>
      </w:r>
      <w:r w:rsidRPr="00970FFA">
        <w:rPr>
          <w:rFonts w:ascii="Book Antiqua" w:hAnsi="Book Antiqua"/>
        </w:rPr>
        <w:t>hrombospondin-1;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ULK1</w:t>
      </w:r>
      <w:r w:rsidR="00DE45B1" w:rsidRPr="00970FFA">
        <w:rPr>
          <w:rFonts w:ascii="Book Antiqua" w:hAnsi="Book Antiqua"/>
        </w:rPr>
        <w:t>: U</w:t>
      </w:r>
      <w:r w:rsidRPr="00970FFA">
        <w:rPr>
          <w:rFonts w:ascii="Book Antiqua" w:hAnsi="Book Antiqua"/>
        </w:rPr>
        <w:t>nc-51-lik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kinase</w:t>
      </w:r>
      <w:r w:rsidR="00407F02" w:rsidRPr="00970FFA">
        <w:rPr>
          <w:rFonts w:ascii="Book Antiqua" w:hAnsi="Book Antiqua"/>
        </w:rPr>
        <w:t xml:space="preserve"> </w:t>
      </w:r>
      <w:r w:rsidRPr="00970FFA">
        <w:rPr>
          <w:rFonts w:ascii="Book Antiqua" w:hAnsi="Book Antiqua"/>
        </w:rPr>
        <w:t>1</w:t>
      </w:r>
      <w:r w:rsidR="00942688" w:rsidRPr="00970FFA">
        <w:rPr>
          <w:rFonts w:ascii="Book Antiqua" w:hAnsi="Book Antiqua"/>
        </w:rPr>
        <w:t>;</w:t>
      </w:r>
      <w:r w:rsidR="00407F02" w:rsidRPr="00970FFA">
        <w:rPr>
          <w:rFonts w:ascii="Book Antiqua" w:hAnsi="Book Antiqua"/>
        </w:rPr>
        <w:t xml:space="preserve"> </w:t>
      </w:r>
      <w:r w:rsidR="00942688" w:rsidRPr="00970FFA">
        <w:rPr>
          <w:rFonts w:ascii="Book Antiqua" w:hAnsi="Book Antiqua"/>
        </w:rPr>
        <w:t>HCC</w:t>
      </w:r>
      <w:r w:rsidR="00DE45B1" w:rsidRPr="00970FFA">
        <w:rPr>
          <w:rFonts w:ascii="Book Antiqua" w:hAnsi="Book Antiqua"/>
        </w:rPr>
        <w:t>: H</w:t>
      </w:r>
      <w:r w:rsidR="00942688" w:rsidRPr="00970FFA">
        <w:rPr>
          <w:rFonts w:ascii="Book Antiqua" w:hAnsi="Book Antiqua"/>
        </w:rPr>
        <w:t>epatocellular</w:t>
      </w:r>
      <w:r w:rsidR="00407F02" w:rsidRPr="00970FFA">
        <w:rPr>
          <w:rFonts w:ascii="Book Antiqua" w:hAnsi="Book Antiqua"/>
        </w:rPr>
        <w:t xml:space="preserve"> </w:t>
      </w:r>
      <w:r w:rsidR="00942688" w:rsidRPr="00970FFA">
        <w:rPr>
          <w:rFonts w:ascii="Book Antiqua" w:hAnsi="Book Antiqua"/>
        </w:rPr>
        <w:t>carcinoma;</w:t>
      </w:r>
      <w:r w:rsidR="00407F02" w:rsidRPr="00970FFA">
        <w:rPr>
          <w:rFonts w:ascii="Book Antiqua" w:hAnsi="Book Antiqua"/>
        </w:rPr>
        <w:t xml:space="preserve"> </w:t>
      </w:r>
      <w:r w:rsidR="00942688" w:rsidRPr="00970FFA">
        <w:rPr>
          <w:rFonts w:ascii="Book Antiqua" w:hAnsi="Book Antiqua"/>
        </w:rPr>
        <w:t>DM</w:t>
      </w:r>
      <w:r w:rsidR="00DE45B1" w:rsidRPr="00970FFA">
        <w:rPr>
          <w:rFonts w:ascii="Book Antiqua" w:hAnsi="Book Antiqua"/>
        </w:rPr>
        <w:t xml:space="preserve">: </w:t>
      </w:r>
      <w:r w:rsidR="00DE45B1" w:rsidRPr="00970FFA">
        <w:rPr>
          <w:rFonts w:ascii="Book Antiqua" w:eastAsia="Book Antiqua" w:hAnsi="Book Antiqua" w:cs="Book Antiqua"/>
        </w:rPr>
        <w:t>D</w:t>
      </w:r>
      <w:r w:rsidR="00942688" w:rsidRPr="00970FFA">
        <w:rPr>
          <w:rFonts w:ascii="Book Antiqua" w:eastAsia="Book Antiqua" w:hAnsi="Book Antiqua" w:cs="Book Antiqua"/>
        </w:rPr>
        <w:t>iabetes</w:t>
      </w:r>
      <w:r w:rsidR="00407F02" w:rsidRPr="00970FFA">
        <w:rPr>
          <w:rFonts w:ascii="Book Antiqua" w:eastAsia="Book Antiqua" w:hAnsi="Book Antiqua" w:cs="Book Antiqua"/>
        </w:rPr>
        <w:t xml:space="preserve"> </w:t>
      </w:r>
      <w:r w:rsidR="00942688" w:rsidRPr="00970FFA">
        <w:rPr>
          <w:rFonts w:ascii="Book Antiqua" w:eastAsia="Book Antiqua" w:hAnsi="Book Antiqua" w:cs="Book Antiqua"/>
        </w:rPr>
        <w:t>mellitus</w:t>
      </w:r>
      <w:r w:rsidR="003211C0" w:rsidRPr="00970FFA">
        <w:rPr>
          <w:rFonts w:ascii="Book Antiqua" w:eastAsia="Book Antiqua" w:hAnsi="Book Antiqua" w:cs="Book Antiqua"/>
        </w:rPr>
        <w:t>.</w:t>
      </w:r>
    </w:p>
    <w:p w14:paraId="719BFB50" w14:textId="77777777" w:rsidR="00610C02" w:rsidRDefault="00610C02">
      <w:pPr>
        <w:rPr>
          <w:rFonts w:ascii="Book Antiqua" w:eastAsia="Book Antiqua" w:hAnsi="Book Antiqua" w:cs="Book Antiqua"/>
        </w:rPr>
      </w:pPr>
      <w:r>
        <w:rPr>
          <w:rFonts w:ascii="Book Antiqua" w:eastAsia="Book Antiqua" w:hAnsi="Book Antiqua" w:cs="Book Antiqua"/>
        </w:rPr>
        <w:br w:type="page"/>
      </w:r>
    </w:p>
    <w:p w14:paraId="080527C6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48D38636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75D090B1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5D4BD6A7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4176A45A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  <w:r w:rsidRPr="006D4EDA">
        <w:rPr>
          <w:rFonts w:ascii="Book Antiqua" w:hAnsi="Book Antiqua"/>
          <w:noProof/>
        </w:rPr>
        <w:drawing>
          <wp:inline distT="0" distB="0" distL="0" distR="0" wp14:anchorId="58481815" wp14:editId="60D0B418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8BE8CF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356F3E6B" w14:textId="77777777" w:rsidR="00610C02" w:rsidRPr="006D4EDA" w:rsidRDefault="00610C02" w:rsidP="00610C02">
      <w:pPr>
        <w:autoSpaceDE w:val="0"/>
        <w:autoSpaceDN w:val="0"/>
        <w:adjustRightInd w:val="0"/>
        <w:snapToGrid w:val="0"/>
        <w:spacing w:line="240" w:lineRule="atLeast"/>
        <w:ind w:leftChars="100" w:left="24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6D4EDA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 w:rsidRPr="006D4EDA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07BA5409" w14:textId="77777777" w:rsidR="00610C02" w:rsidRPr="006D4EDA" w:rsidRDefault="00610C02" w:rsidP="00610C02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6D4EDA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1236837C" w14:textId="77777777" w:rsidR="00610C02" w:rsidRPr="006D4EDA" w:rsidRDefault="00610C02" w:rsidP="00610C02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6D4EDA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6D4EDA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505EF7F3" w14:textId="77777777" w:rsidR="00610C02" w:rsidRPr="006D4EDA" w:rsidRDefault="00610C02" w:rsidP="00610C02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6D4EDA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BC2FA2">
        <w:rPr>
          <w:rFonts w:ascii="Book Antiqua" w:eastAsia="TimesNewRomanPSMT" w:hAnsi="Book Antiqua" w:cs="Garamond"/>
          <w:color w:val="D56400"/>
          <w:sz w:val="28"/>
          <w:szCs w:val="28"/>
        </w:rPr>
        <w:t>office@baishideng.com</w:t>
      </w:r>
    </w:p>
    <w:p w14:paraId="665AFF30" w14:textId="77777777" w:rsidR="00610C02" w:rsidRPr="006D4EDA" w:rsidRDefault="00610C02" w:rsidP="00610C02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6D4EDA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6D4EDA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4BFCD371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  <w:r w:rsidRPr="006D4EDA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3D486B52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1E49F764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16A47F90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3FBE6EAF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  <w:r w:rsidRPr="006D4EDA">
        <w:rPr>
          <w:rFonts w:ascii="Book Antiqua" w:hAnsi="Book Antiqua"/>
          <w:noProof/>
        </w:rPr>
        <w:drawing>
          <wp:inline distT="0" distB="0" distL="0" distR="0" wp14:anchorId="4199EE16" wp14:editId="494F9503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A91255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7C3109C9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00516C18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4EAC82CD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4B22C126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0F58AC65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57DA4D25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6CCE75F5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479018F6" w14:textId="77777777" w:rsidR="00610C02" w:rsidRPr="006D4EDA" w:rsidRDefault="00610C02" w:rsidP="00610C02">
      <w:pPr>
        <w:snapToGrid w:val="0"/>
        <w:ind w:leftChars="100" w:left="240"/>
        <w:jc w:val="center"/>
        <w:rPr>
          <w:rFonts w:ascii="Book Antiqua" w:hAnsi="Book Antiqua"/>
        </w:rPr>
      </w:pPr>
    </w:p>
    <w:p w14:paraId="7E1A70DA" w14:textId="77777777" w:rsidR="00610C02" w:rsidRPr="006D4EDA" w:rsidRDefault="00610C02" w:rsidP="00610C02">
      <w:pPr>
        <w:snapToGrid w:val="0"/>
        <w:ind w:leftChars="100" w:left="240"/>
        <w:jc w:val="right"/>
        <w:rPr>
          <w:rFonts w:ascii="Book Antiqua" w:hAnsi="Book Antiqua"/>
          <w:color w:val="000000" w:themeColor="text1"/>
        </w:rPr>
      </w:pPr>
    </w:p>
    <w:p w14:paraId="57685314" w14:textId="77777777" w:rsidR="00610C02" w:rsidRPr="00A2530C" w:rsidRDefault="00610C02" w:rsidP="00610C02">
      <w:pPr>
        <w:snapToGrid w:val="0"/>
        <w:jc w:val="center"/>
        <w:rPr>
          <w:rFonts w:ascii="Book Antiqua" w:hAnsi="Book Antiqua"/>
          <w:shd w:val="clear" w:color="auto" w:fill="FFFFFF"/>
        </w:rPr>
      </w:pPr>
      <w:r w:rsidRPr="006D4EDA"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>
        <w:rPr>
          <w:rFonts w:ascii="Book Antiqua" w:hAnsi="Book Antiqua" w:cs="BookAntiqua-Bold"/>
          <w:b/>
          <w:bCs/>
          <w:color w:val="000000" w:themeColor="text1"/>
        </w:rPr>
        <w:t>4</w:t>
      </w:r>
      <w:r w:rsidRPr="006D4EDA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Baishideng Publishing Group Inc. All rights reserved.</w:t>
      </w:r>
    </w:p>
    <w:p w14:paraId="7E1B50D2" w14:textId="77777777" w:rsidR="002F256F" w:rsidRPr="00610C02" w:rsidRDefault="002F256F" w:rsidP="0082435A">
      <w:pPr>
        <w:spacing w:line="360" w:lineRule="auto"/>
        <w:jc w:val="both"/>
        <w:rPr>
          <w:rFonts w:ascii="Book Antiqua" w:hAnsi="Book Antiqua"/>
          <w:lang w:eastAsia="zh-CN"/>
        </w:rPr>
      </w:pPr>
    </w:p>
    <w:sectPr w:rsidR="002F256F" w:rsidRPr="00610C02" w:rsidSect="00A5212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277BC9" w14:textId="77777777" w:rsidR="00A52129" w:rsidRDefault="00A52129" w:rsidP="000C2568">
      <w:r>
        <w:separator/>
      </w:r>
    </w:p>
  </w:endnote>
  <w:endnote w:type="continuationSeparator" w:id="0">
    <w:p w14:paraId="261AD816" w14:textId="77777777" w:rsidR="00A52129" w:rsidRDefault="00A52129" w:rsidP="000C25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NewRomanPSMT">
    <w:altName w:val="宋体"/>
    <w:panose1 w:val="020B0604020202020204"/>
    <w:charset w:val="86"/>
    <w:family w:val="auto"/>
    <w:pitch w:val="default"/>
    <w:sig w:usb0="00000000" w:usb1="00000000" w:usb2="00000010" w:usb3="00000000" w:csb0="00060002" w:csb1="00000000"/>
  </w:font>
  <w:font w:name="Garamond-Bold">
    <w:altName w:val="等线"/>
    <w:panose1 w:val="020B0604020202020204"/>
    <w:charset w:val="00"/>
    <w:family w:val="auto"/>
    <w:pitch w:val="default"/>
    <w:sig w:usb0="00000000" w:usb1="0000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BookAntiqua-Bold">
    <w:altName w:val="Calibri"/>
    <w:panose1 w:val="020B0604020202020204"/>
    <w:charset w:val="00"/>
    <w:family w:val="swiss"/>
    <w:pitch w:val="default"/>
    <w:sig w:usb0="00000000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Book Antiqua" w:hAnsi="Book Antiqua"/>
        <w:sz w:val="24"/>
        <w:szCs w:val="24"/>
      </w:rPr>
      <w:id w:val="109787698"/>
      <w:docPartObj>
        <w:docPartGallery w:val="Page Numbers (Bottom of Page)"/>
        <w:docPartUnique/>
      </w:docPartObj>
    </w:sdtPr>
    <w:sdtContent>
      <w:sdt>
        <w:sdtPr>
          <w:rPr>
            <w:rFonts w:ascii="Book Antiqua" w:hAnsi="Book Antiqua"/>
            <w:sz w:val="24"/>
            <w:szCs w:val="24"/>
          </w:rPr>
          <w:id w:val="-1769616900"/>
          <w:docPartObj>
            <w:docPartGallery w:val="Page Numbers (Top of Page)"/>
            <w:docPartUnique/>
          </w:docPartObj>
        </w:sdtPr>
        <w:sdtContent>
          <w:p w14:paraId="3605CC30" w14:textId="4F72D440" w:rsidR="000C2568" w:rsidRPr="000C2568" w:rsidRDefault="000C2568">
            <w:pPr>
              <w:pStyle w:val="a5"/>
              <w:jc w:val="right"/>
              <w:rPr>
                <w:rFonts w:ascii="Book Antiqua" w:hAnsi="Book Antiqua"/>
                <w:sz w:val="24"/>
                <w:szCs w:val="24"/>
              </w:rPr>
            </w:pPr>
            <w:r w:rsidRPr="000C2568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7574C9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48</w: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 w:rsidRPr="000C2568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7574C9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48</w:t>
            </w:r>
            <w:r w:rsidRPr="000C2568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DFB25ED" w14:textId="77777777" w:rsidR="000C2568" w:rsidRPr="000C2568" w:rsidRDefault="000C2568">
    <w:pPr>
      <w:pStyle w:val="a5"/>
      <w:rPr>
        <w:rFonts w:ascii="Book Antiqua" w:hAnsi="Book Antiqua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419D44" w14:textId="77777777" w:rsidR="00A52129" w:rsidRDefault="00A52129" w:rsidP="000C2568">
      <w:r>
        <w:separator/>
      </w:r>
    </w:p>
  </w:footnote>
  <w:footnote w:type="continuationSeparator" w:id="0">
    <w:p w14:paraId="2BE2733F" w14:textId="77777777" w:rsidR="00A52129" w:rsidRDefault="00A52129" w:rsidP="000C256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F2F0F53"/>
    <w:multiLevelType w:val="hybridMultilevel"/>
    <w:tmpl w:val="40D44F5A"/>
    <w:lvl w:ilvl="0" w:tplc="ED0C6286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 w16cid:durableId="181266859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4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7B3E"/>
    <w:rsid w:val="0000247C"/>
    <w:rsid w:val="00044C34"/>
    <w:rsid w:val="00065285"/>
    <w:rsid w:val="000743F5"/>
    <w:rsid w:val="000C2568"/>
    <w:rsid w:val="000E036F"/>
    <w:rsid w:val="00102551"/>
    <w:rsid w:val="001040BE"/>
    <w:rsid w:val="001111EE"/>
    <w:rsid w:val="001508FF"/>
    <w:rsid w:val="001618AC"/>
    <w:rsid w:val="00173037"/>
    <w:rsid w:val="00185ACB"/>
    <w:rsid w:val="001A373D"/>
    <w:rsid w:val="001E7B80"/>
    <w:rsid w:val="001F5D15"/>
    <w:rsid w:val="00237E19"/>
    <w:rsid w:val="00242A15"/>
    <w:rsid w:val="0025744C"/>
    <w:rsid w:val="00266DFE"/>
    <w:rsid w:val="00270FD1"/>
    <w:rsid w:val="0027469F"/>
    <w:rsid w:val="00277412"/>
    <w:rsid w:val="00285C7B"/>
    <w:rsid w:val="002F041A"/>
    <w:rsid w:val="002F256F"/>
    <w:rsid w:val="003211C0"/>
    <w:rsid w:val="00321C28"/>
    <w:rsid w:val="0034067C"/>
    <w:rsid w:val="0034185E"/>
    <w:rsid w:val="003427F5"/>
    <w:rsid w:val="0034448B"/>
    <w:rsid w:val="00354086"/>
    <w:rsid w:val="00394013"/>
    <w:rsid w:val="003A7E57"/>
    <w:rsid w:val="003C0C16"/>
    <w:rsid w:val="003D2D86"/>
    <w:rsid w:val="003F73CD"/>
    <w:rsid w:val="00407F02"/>
    <w:rsid w:val="00415928"/>
    <w:rsid w:val="0042263D"/>
    <w:rsid w:val="00435609"/>
    <w:rsid w:val="0044508D"/>
    <w:rsid w:val="00450F8A"/>
    <w:rsid w:val="004810E6"/>
    <w:rsid w:val="00482BBE"/>
    <w:rsid w:val="00485576"/>
    <w:rsid w:val="004C0902"/>
    <w:rsid w:val="004D1922"/>
    <w:rsid w:val="004E2EC1"/>
    <w:rsid w:val="00522D76"/>
    <w:rsid w:val="005650F6"/>
    <w:rsid w:val="00580B5C"/>
    <w:rsid w:val="005B3F29"/>
    <w:rsid w:val="005D0E4A"/>
    <w:rsid w:val="005D367D"/>
    <w:rsid w:val="005E0762"/>
    <w:rsid w:val="00604676"/>
    <w:rsid w:val="00610C02"/>
    <w:rsid w:val="00630DA6"/>
    <w:rsid w:val="00633D90"/>
    <w:rsid w:val="00650034"/>
    <w:rsid w:val="00652873"/>
    <w:rsid w:val="00661A6C"/>
    <w:rsid w:val="006758DA"/>
    <w:rsid w:val="00680B76"/>
    <w:rsid w:val="006823E4"/>
    <w:rsid w:val="006A1D79"/>
    <w:rsid w:val="006A40E8"/>
    <w:rsid w:val="006D231B"/>
    <w:rsid w:val="006D3E73"/>
    <w:rsid w:val="00701894"/>
    <w:rsid w:val="0070560D"/>
    <w:rsid w:val="00740770"/>
    <w:rsid w:val="007574C9"/>
    <w:rsid w:val="00773E9F"/>
    <w:rsid w:val="007757AF"/>
    <w:rsid w:val="00783062"/>
    <w:rsid w:val="007E2440"/>
    <w:rsid w:val="007F20E7"/>
    <w:rsid w:val="007F2A1E"/>
    <w:rsid w:val="0082435A"/>
    <w:rsid w:val="00840471"/>
    <w:rsid w:val="00851A38"/>
    <w:rsid w:val="00855472"/>
    <w:rsid w:val="00862A50"/>
    <w:rsid w:val="008877B0"/>
    <w:rsid w:val="008C713F"/>
    <w:rsid w:val="008C7CE1"/>
    <w:rsid w:val="008D6AD2"/>
    <w:rsid w:val="00942688"/>
    <w:rsid w:val="00967C96"/>
    <w:rsid w:val="00970FFA"/>
    <w:rsid w:val="009720D3"/>
    <w:rsid w:val="00983502"/>
    <w:rsid w:val="00987792"/>
    <w:rsid w:val="009A7F16"/>
    <w:rsid w:val="009F74DA"/>
    <w:rsid w:val="00A22DCD"/>
    <w:rsid w:val="00A52129"/>
    <w:rsid w:val="00A77B3E"/>
    <w:rsid w:val="00A91CD9"/>
    <w:rsid w:val="00AA7B12"/>
    <w:rsid w:val="00AD1B10"/>
    <w:rsid w:val="00AF5C45"/>
    <w:rsid w:val="00B235CC"/>
    <w:rsid w:val="00B2753E"/>
    <w:rsid w:val="00BA03EA"/>
    <w:rsid w:val="00BE3333"/>
    <w:rsid w:val="00C003AF"/>
    <w:rsid w:val="00C24507"/>
    <w:rsid w:val="00C6566B"/>
    <w:rsid w:val="00C81313"/>
    <w:rsid w:val="00C93D5D"/>
    <w:rsid w:val="00CA05E7"/>
    <w:rsid w:val="00CA2A55"/>
    <w:rsid w:val="00CA6430"/>
    <w:rsid w:val="00CB0EE9"/>
    <w:rsid w:val="00CC68F5"/>
    <w:rsid w:val="00D10D51"/>
    <w:rsid w:val="00D1281F"/>
    <w:rsid w:val="00D23308"/>
    <w:rsid w:val="00D405C9"/>
    <w:rsid w:val="00D65E0B"/>
    <w:rsid w:val="00DA79C3"/>
    <w:rsid w:val="00DE45B1"/>
    <w:rsid w:val="00E01867"/>
    <w:rsid w:val="00E15D40"/>
    <w:rsid w:val="00E47317"/>
    <w:rsid w:val="00E84025"/>
    <w:rsid w:val="00EB55D1"/>
    <w:rsid w:val="00EC3A80"/>
    <w:rsid w:val="00EC6455"/>
    <w:rsid w:val="00ED27F5"/>
    <w:rsid w:val="00ED38AC"/>
    <w:rsid w:val="00EE7E4E"/>
    <w:rsid w:val="00EF204C"/>
    <w:rsid w:val="00F06316"/>
    <w:rsid w:val="00F26C1A"/>
    <w:rsid w:val="00F8390F"/>
    <w:rsid w:val="00FB6890"/>
    <w:rsid w:val="00FD73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6CEBBA1"/>
  <w15:docId w15:val="{73446E09-AF19-014B-BCE6-E3ABE0C952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rsid w:val="000C2568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C2568"/>
    <w:rPr>
      <w:sz w:val="18"/>
      <w:szCs w:val="18"/>
    </w:rPr>
  </w:style>
  <w:style w:type="paragraph" w:styleId="a5">
    <w:name w:val="footer"/>
    <w:basedOn w:val="a"/>
    <w:link w:val="a6"/>
    <w:uiPriority w:val="99"/>
    <w:rsid w:val="000C256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C2568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D38AC"/>
    <w:pPr>
      <w:widowControl w:val="0"/>
      <w:jc w:val="center"/>
    </w:pPr>
    <w:rPr>
      <w:rFonts w:ascii="Calibri" w:hAnsi="Calibri" w:cs="Calibri"/>
      <w:noProof/>
      <w:kern w:val="2"/>
      <w:szCs w:val="22"/>
      <w:lang w:eastAsia="zh-TW"/>
    </w:rPr>
  </w:style>
  <w:style w:type="character" w:customStyle="1" w:styleId="EndNoteBibliographyTitle0">
    <w:name w:val="EndNote Bibliography Title 字元"/>
    <w:basedOn w:val="a0"/>
    <w:link w:val="EndNoteBibliographyTitle"/>
    <w:rsid w:val="00ED38AC"/>
    <w:rPr>
      <w:rFonts w:ascii="Calibri" w:hAnsi="Calibri" w:cs="Calibri"/>
      <w:noProof/>
      <w:kern w:val="2"/>
      <w:sz w:val="24"/>
      <w:szCs w:val="22"/>
      <w:lang w:eastAsia="zh-TW"/>
    </w:rPr>
  </w:style>
  <w:style w:type="paragraph" w:customStyle="1" w:styleId="EndNoteBibliography">
    <w:name w:val="EndNote Bibliography"/>
    <w:basedOn w:val="a"/>
    <w:link w:val="EndNoteBibliography0"/>
    <w:rsid w:val="00ED38AC"/>
    <w:pPr>
      <w:widowControl w:val="0"/>
      <w:jc w:val="both"/>
    </w:pPr>
    <w:rPr>
      <w:rFonts w:ascii="Calibri" w:hAnsi="Calibri" w:cs="Calibri"/>
      <w:noProof/>
      <w:kern w:val="2"/>
      <w:szCs w:val="22"/>
      <w:lang w:eastAsia="zh-TW"/>
    </w:rPr>
  </w:style>
  <w:style w:type="character" w:customStyle="1" w:styleId="EndNoteBibliography0">
    <w:name w:val="EndNote Bibliography 字元"/>
    <w:basedOn w:val="a0"/>
    <w:link w:val="EndNoteBibliography"/>
    <w:rsid w:val="00ED38AC"/>
    <w:rPr>
      <w:rFonts w:ascii="Calibri" w:hAnsi="Calibri" w:cs="Calibri"/>
      <w:noProof/>
      <w:kern w:val="2"/>
      <w:sz w:val="24"/>
      <w:szCs w:val="22"/>
      <w:lang w:eastAsia="zh-TW"/>
    </w:rPr>
  </w:style>
  <w:style w:type="character" w:styleId="a7">
    <w:name w:val="Emphasis"/>
    <w:basedOn w:val="a0"/>
    <w:uiPriority w:val="20"/>
    <w:qFormat/>
    <w:rsid w:val="00ED38AC"/>
    <w:rPr>
      <w:i/>
      <w:iCs/>
    </w:rPr>
  </w:style>
  <w:style w:type="character" w:customStyle="1" w:styleId="ya-q-full-text1">
    <w:name w:val="ya-q-full-text1"/>
    <w:rsid w:val="00ED38AC"/>
    <w:rPr>
      <w:color w:val="26282A"/>
      <w:sz w:val="11"/>
      <w:szCs w:val="11"/>
    </w:rPr>
  </w:style>
  <w:style w:type="paragraph" w:styleId="a8">
    <w:name w:val="Balloon Text"/>
    <w:basedOn w:val="a"/>
    <w:link w:val="a9"/>
    <w:uiPriority w:val="99"/>
    <w:unhideWhenUsed/>
    <w:rsid w:val="00ED38AC"/>
    <w:pPr>
      <w:widowControl w:val="0"/>
    </w:pPr>
    <w:rPr>
      <w:rFonts w:asciiTheme="majorHAnsi" w:eastAsiaTheme="majorEastAsia" w:hAnsiTheme="majorHAnsi" w:cstheme="majorBidi"/>
      <w:kern w:val="2"/>
      <w:sz w:val="18"/>
      <w:szCs w:val="18"/>
      <w:lang w:eastAsia="zh-TW"/>
    </w:rPr>
  </w:style>
  <w:style w:type="character" w:customStyle="1" w:styleId="a9">
    <w:name w:val="批注框文本 字符"/>
    <w:basedOn w:val="a0"/>
    <w:link w:val="a8"/>
    <w:uiPriority w:val="99"/>
    <w:rsid w:val="00ED38AC"/>
    <w:rPr>
      <w:rFonts w:asciiTheme="majorHAnsi" w:eastAsiaTheme="majorEastAsia" w:hAnsiTheme="majorHAnsi" w:cstheme="majorBidi"/>
      <w:kern w:val="2"/>
      <w:sz w:val="18"/>
      <w:szCs w:val="18"/>
      <w:lang w:eastAsia="zh-TW"/>
    </w:rPr>
  </w:style>
  <w:style w:type="paragraph" w:styleId="aa">
    <w:name w:val="Revision"/>
    <w:hidden/>
    <w:uiPriority w:val="99"/>
    <w:semiHidden/>
    <w:rsid w:val="00ED38AC"/>
    <w:rPr>
      <w:rFonts w:asciiTheme="minorHAnsi" w:hAnsiTheme="minorHAnsi" w:cstheme="minorBidi"/>
      <w:kern w:val="2"/>
      <w:sz w:val="24"/>
      <w:szCs w:val="22"/>
      <w:lang w:eastAsia="zh-TW"/>
    </w:rPr>
  </w:style>
  <w:style w:type="character" w:styleId="ab">
    <w:name w:val="line number"/>
    <w:basedOn w:val="a0"/>
    <w:uiPriority w:val="99"/>
    <w:unhideWhenUsed/>
    <w:rsid w:val="00ED38AC"/>
  </w:style>
  <w:style w:type="paragraph" w:styleId="ac">
    <w:name w:val="List Paragraph"/>
    <w:basedOn w:val="a"/>
    <w:uiPriority w:val="34"/>
    <w:qFormat/>
    <w:rsid w:val="00ED38AC"/>
    <w:pPr>
      <w:widowControl w:val="0"/>
      <w:ind w:leftChars="200" w:left="480"/>
    </w:pPr>
    <w:rPr>
      <w:rFonts w:asciiTheme="minorHAnsi" w:hAnsiTheme="minorHAnsi" w:cstheme="minorBidi"/>
      <w:kern w:val="2"/>
      <w:szCs w:val="22"/>
      <w:lang w:eastAsia="zh-TW"/>
    </w:rPr>
  </w:style>
  <w:style w:type="character" w:styleId="ad">
    <w:name w:val="Hyperlink"/>
    <w:basedOn w:val="a0"/>
    <w:uiPriority w:val="99"/>
    <w:unhideWhenUsed/>
    <w:rsid w:val="00ED38AC"/>
    <w:rPr>
      <w:color w:val="0000FF" w:themeColor="hyperlink"/>
      <w:u w:val="single"/>
    </w:rPr>
  </w:style>
  <w:style w:type="character" w:customStyle="1" w:styleId="1">
    <w:name w:val="未解析的提及1"/>
    <w:basedOn w:val="a0"/>
    <w:uiPriority w:val="99"/>
    <w:semiHidden/>
    <w:unhideWhenUsed/>
    <w:rsid w:val="00ED38AC"/>
    <w:rPr>
      <w:color w:val="605E5C"/>
      <w:shd w:val="clear" w:color="auto" w:fill="E1DFDD"/>
    </w:rPr>
  </w:style>
  <w:style w:type="paragraph" w:styleId="ae">
    <w:name w:val="footnote text"/>
    <w:basedOn w:val="a"/>
    <w:link w:val="af"/>
    <w:rsid w:val="00ED38AC"/>
    <w:pPr>
      <w:ind w:firstLine="202"/>
      <w:jc w:val="both"/>
    </w:pPr>
    <w:rPr>
      <w:rFonts w:eastAsia="PMingLiU"/>
      <w:sz w:val="16"/>
      <w:szCs w:val="16"/>
    </w:rPr>
  </w:style>
  <w:style w:type="character" w:customStyle="1" w:styleId="af">
    <w:name w:val="脚注文本 字符"/>
    <w:basedOn w:val="a0"/>
    <w:link w:val="ae"/>
    <w:rsid w:val="00ED38AC"/>
    <w:rPr>
      <w:rFonts w:eastAsia="PMingLiU"/>
      <w:sz w:val="16"/>
      <w:szCs w:val="16"/>
    </w:rPr>
  </w:style>
  <w:style w:type="character" w:customStyle="1" w:styleId="2">
    <w:name w:val="未解析的提及2"/>
    <w:basedOn w:val="a0"/>
    <w:uiPriority w:val="99"/>
    <w:semiHidden/>
    <w:unhideWhenUsed/>
    <w:rsid w:val="00ED38AC"/>
    <w:rPr>
      <w:color w:val="605E5C"/>
      <w:shd w:val="clear" w:color="auto" w:fill="E1DFDD"/>
    </w:rPr>
  </w:style>
  <w:style w:type="character" w:customStyle="1" w:styleId="3">
    <w:name w:val="未解析的提及3"/>
    <w:basedOn w:val="a0"/>
    <w:uiPriority w:val="99"/>
    <w:semiHidden/>
    <w:unhideWhenUsed/>
    <w:rsid w:val="00ED38AC"/>
    <w:rPr>
      <w:color w:val="605E5C"/>
      <w:shd w:val="clear" w:color="auto" w:fill="E1DFDD"/>
    </w:rPr>
  </w:style>
  <w:style w:type="character" w:customStyle="1" w:styleId="UnresolvedMention1">
    <w:name w:val="Unresolved Mention1"/>
    <w:basedOn w:val="a0"/>
    <w:uiPriority w:val="99"/>
    <w:semiHidden/>
    <w:unhideWhenUsed/>
    <w:rsid w:val="00ED38AC"/>
    <w:rPr>
      <w:color w:val="605E5C"/>
      <w:shd w:val="clear" w:color="auto" w:fill="E1DFDD"/>
    </w:rPr>
  </w:style>
  <w:style w:type="character" w:styleId="af0">
    <w:name w:val="annotation reference"/>
    <w:basedOn w:val="a0"/>
    <w:semiHidden/>
    <w:unhideWhenUsed/>
    <w:rsid w:val="009A7F16"/>
    <w:rPr>
      <w:sz w:val="16"/>
      <w:szCs w:val="16"/>
    </w:rPr>
  </w:style>
  <w:style w:type="paragraph" w:styleId="af1">
    <w:name w:val="annotation text"/>
    <w:basedOn w:val="a"/>
    <w:link w:val="af2"/>
    <w:semiHidden/>
    <w:unhideWhenUsed/>
    <w:rsid w:val="009A7F16"/>
    <w:rPr>
      <w:sz w:val="20"/>
      <w:szCs w:val="20"/>
    </w:rPr>
  </w:style>
  <w:style w:type="character" w:customStyle="1" w:styleId="af2">
    <w:name w:val="批注文字 字符"/>
    <w:basedOn w:val="a0"/>
    <w:link w:val="af1"/>
    <w:semiHidden/>
    <w:rsid w:val="009A7F16"/>
  </w:style>
  <w:style w:type="paragraph" w:styleId="af3">
    <w:name w:val="annotation subject"/>
    <w:basedOn w:val="af1"/>
    <w:next w:val="af1"/>
    <w:link w:val="af4"/>
    <w:semiHidden/>
    <w:unhideWhenUsed/>
    <w:rsid w:val="009A7F16"/>
    <w:rPr>
      <w:b/>
      <w:bCs/>
    </w:rPr>
  </w:style>
  <w:style w:type="character" w:customStyle="1" w:styleId="af4">
    <w:name w:val="批注主题 字符"/>
    <w:basedOn w:val="af2"/>
    <w:link w:val="af3"/>
    <w:semiHidden/>
    <w:rsid w:val="009A7F16"/>
    <w:rPr>
      <w:b/>
      <w:bCs/>
    </w:rPr>
  </w:style>
  <w:style w:type="character" w:styleId="af5">
    <w:name w:val="Unresolved Mention"/>
    <w:basedOn w:val="a0"/>
    <w:uiPriority w:val="99"/>
    <w:semiHidden/>
    <w:unhideWhenUsed/>
    <w:rsid w:val="00610C0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48</Pages>
  <Words>12540</Words>
  <Characters>71484</Characters>
  <Application>Microsoft Office Word</Application>
  <DocSecurity>0</DocSecurity>
  <Lines>595</Lines>
  <Paragraphs>1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M18955</cp:lastModifiedBy>
  <cp:revision>54</cp:revision>
  <dcterms:created xsi:type="dcterms:W3CDTF">2024-01-30T17:52:00Z</dcterms:created>
  <dcterms:modified xsi:type="dcterms:W3CDTF">2024-03-05T04:39:00Z</dcterms:modified>
</cp:coreProperties>
</file>